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5DC846" w14:textId="77777777" w:rsidR="00156977" w:rsidRDefault="00A83DB6" w:rsidP="00A83DB6">
      <w:pPr>
        <w:pStyle w:val="Heading1"/>
        <w:rPr>
          <w:color w:val="auto"/>
        </w:rPr>
      </w:pPr>
      <w:r w:rsidRPr="00A83DB6">
        <w:rPr>
          <w:color w:val="auto"/>
        </w:rPr>
        <w:t xml:space="preserve">A Bayesian </w:t>
      </w:r>
      <w:r w:rsidR="009B048C">
        <w:rPr>
          <w:color w:val="auto"/>
        </w:rPr>
        <w:t>Emulator</w:t>
      </w:r>
      <w:r w:rsidR="00502331">
        <w:rPr>
          <w:color w:val="auto"/>
        </w:rPr>
        <w:t xml:space="preserve"> </w:t>
      </w:r>
      <w:r w:rsidR="00156977">
        <w:rPr>
          <w:color w:val="auto"/>
        </w:rPr>
        <w:t xml:space="preserve">Methodology </w:t>
      </w:r>
      <w:r w:rsidR="00502331">
        <w:rPr>
          <w:color w:val="auto"/>
        </w:rPr>
        <w:t xml:space="preserve">to Support Evidence-Based </w:t>
      </w:r>
      <w:r w:rsidR="009B048C">
        <w:rPr>
          <w:color w:val="auto"/>
        </w:rPr>
        <w:t>Building Energy Model Parameterisation</w:t>
      </w:r>
      <w:r w:rsidR="0086133C">
        <w:rPr>
          <w:color w:val="auto"/>
        </w:rPr>
        <w:t xml:space="preserve"> and </w:t>
      </w:r>
      <w:r w:rsidR="009B048C">
        <w:rPr>
          <w:color w:val="auto"/>
        </w:rPr>
        <w:t>U</w:t>
      </w:r>
      <w:r w:rsidRPr="00A83DB6">
        <w:rPr>
          <w:color w:val="auto"/>
        </w:rPr>
        <w:t xml:space="preserve">ncertainty </w:t>
      </w:r>
      <w:r w:rsidR="009B048C">
        <w:rPr>
          <w:color w:val="auto"/>
        </w:rPr>
        <w:t>A</w:t>
      </w:r>
      <w:r w:rsidRPr="00A83DB6">
        <w:rPr>
          <w:color w:val="auto"/>
        </w:rPr>
        <w:t>nalysis</w:t>
      </w:r>
    </w:p>
    <w:p w14:paraId="7F696319" w14:textId="689C11A5" w:rsidR="002D5443" w:rsidRDefault="00CE2B97" w:rsidP="00A83DB6">
      <w:pPr>
        <w:pStyle w:val="Heading1"/>
        <w:rPr>
          <w:color w:val="auto"/>
        </w:rPr>
      </w:pPr>
      <w:r>
        <w:rPr>
          <w:color w:val="auto"/>
        </w:rPr>
        <w:t xml:space="preserve"> </w:t>
      </w:r>
    </w:p>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35FCF801" w14:textId="77777777" w:rsidR="008C31C1" w:rsidRPr="00740357" w:rsidRDefault="008C31C1" w:rsidP="008C31C1">
      <w:pPr>
        <w:pStyle w:val="Heading1"/>
        <w:keepNext w:val="0"/>
        <w:keepLines w:val="0"/>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Abstract</w:t>
      </w:r>
    </w:p>
    <w:p w14:paraId="34C566FB" w14:textId="42E58F2D" w:rsidR="0039196C" w:rsidRDefault="005F7E3C" w:rsidP="008C31C1">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r w:rsidR="00D17C58" w:rsidRPr="00A122FC">
        <w:t xml:space="preserve">thermophysical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Default="00740357" w:rsidP="001666B9">
      <w:pPr>
        <w:pStyle w:val="Heading1"/>
        <w:keepNext w:val="0"/>
        <w:keepLines w:val="0"/>
        <w:numPr>
          <w:ilvl w:val="0"/>
          <w:numId w:val="6"/>
        </w:numPr>
        <w:spacing w:before="300" w:after="40" w:line="276" w:lineRule="auto"/>
        <w:rPr>
          <w:rFonts w:asciiTheme="minorHAnsi" w:eastAsiaTheme="minorEastAsia" w:hAnsiTheme="minorHAnsi" w:cstheme="minorBidi"/>
          <w:b/>
          <w:smallCaps/>
          <w:color w:val="auto"/>
          <w:spacing w:val="5"/>
          <w:sz w:val="26"/>
          <w:lang w:bidi="en-US"/>
        </w:rPr>
      </w:pPr>
      <w:r w:rsidRPr="00740357">
        <w:rPr>
          <w:rFonts w:asciiTheme="minorHAnsi" w:eastAsiaTheme="minorEastAsia" w:hAnsiTheme="minorHAnsi" w:cstheme="minorBidi"/>
          <w:b/>
          <w:smallCaps/>
          <w:color w:val="auto"/>
          <w:spacing w:val="5"/>
          <w:sz w:val="26"/>
          <w:lang w:bidi="en-US"/>
        </w:rPr>
        <w:lastRenderedPageBreak/>
        <w:t>Introduction</w:t>
      </w:r>
    </w:p>
    <w:p w14:paraId="3A3D1961" w14:textId="287C37A6" w:rsidR="00834529" w:rsidRDefault="00834529" w:rsidP="00834529">
      <w:commentRangeStart w:id="0"/>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0"/>
      <w:r w:rsidR="007207CD">
        <w:rPr>
          <w:rStyle w:val="CommentReference"/>
        </w:rPr>
        <w:commentReference w:id="0"/>
      </w:r>
    </w:p>
    <w:p w14:paraId="4278C6B4" w14:textId="60BC33C4" w:rsidR="00D63559" w:rsidRDefault="00D63559" w:rsidP="00D63559">
      <w:r>
        <w:rPr>
          <w:lang w:bidi="en-US"/>
        </w:rPr>
        <w:t xml:space="preserve">In order support decisions at private </w:t>
      </w:r>
      <w:r w:rsidR="00FF7768">
        <w:rPr>
          <w:lang w:bidi="en-US"/>
        </w:rPr>
        <w:t>and</w:t>
      </w:r>
      <w:r>
        <w:rPr>
          <w:lang w:bidi="en-US"/>
        </w:rPr>
        <w:t xml:space="preserve"> </w:t>
      </w:r>
      <w:r w:rsidR="00E94B7C">
        <w:rPr>
          <w:lang w:bidi="en-US"/>
        </w:rPr>
        <w:t>governmental</w:t>
      </w:r>
      <w:r>
        <w:rPr>
          <w:lang w:bidi="en-US"/>
        </w:rPr>
        <w:t xml:space="preserve"> level, it is crucial that the model being used has been well calibrated. 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sidR="00CE5686">
        <w:rPr>
          <w:lang w:bidi="en-US"/>
        </w:rPr>
        <w:t xml:space="preserve">inputs </w:t>
      </w:r>
      <w:r>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Pr>
          <w:lang w:bidi="en-US"/>
        </w:rPr>
        <w:t xml:space="preserve"> </w:t>
      </w:r>
      <w:r w:rsidR="002F069C">
        <w:rPr>
          <w:lang w:bidi="en-US"/>
        </w:rPr>
        <w:t>observed data</w:t>
      </w:r>
      <w:r w:rsidR="00E94B7C">
        <w:rPr>
          <w:lang w:bidi="en-US"/>
        </w:rPr>
        <w:t xml:space="preserve"> within prescribed tolerance</w:t>
      </w:r>
      <w:r w:rsidR="00AE6D2C">
        <w:rPr>
          <w:lang w:bidi="en-US"/>
        </w:rPr>
        <w:t xml:space="preserve">. </w:t>
      </w:r>
      <w:r>
        <w:t xml:space="preserve">In the context of </w:t>
      </w:r>
      <w:r w:rsidR="00C0520D">
        <w:t xml:space="preserve">building </w:t>
      </w:r>
      <w:r w:rsidR="00E94B7C">
        <w:t>en</w:t>
      </w:r>
      <w:r w:rsidR="00C0520D">
        <w:t>ergy models</w:t>
      </w:r>
      <w:r>
        <w:t>, ASHRAE guidelines [28] are</w:t>
      </w:r>
      <w:r w:rsidR="00E94B7C">
        <w:t xml:space="preserve"> often</w:t>
      </w:r>
      <w:r>
        <w:t xml:space="preserve"> followed to assess whether a model has been successfully calibrated against observed data [</w:t>
      </w:r>
      <w:r w:rsidR="00A054B3">
        <w:t>18,</w:t>
      </w:r>
      <w:r w:rsidR="00E94B7C">
        <w:t>42,</w:t>
      </w:r>
      <w:r w:rsidR="00A054B3">
        <w:t>etc</w:t>
      </w:r>
      <w:r>
        <w:t xml:space="preserve">]. </w:t>
      </w:r>
      <w:r w:rsidR="00A054B3">
        <w:t>T</w:t>
      </w:r>
      <w:r>
        <w:t xml:space="preserve">he </w:t>
      </w:r>
      <w:r w:rsidR="0028418D">
        <w:t xml:space="preserve">procedure </w:t>
      </w:r>
      <w:r w:rsidR="00A054B3">
        <w:t xml:space="preserve">consists in computing the </w:t>
      </w:r>
      <w:r>
        <w:t xml:space="preserve">following discrepancy measures between a sequence of simulated model outputs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79E5">
        <w:t xml:space="preserve">, </w:t>
      </w:r>
      <w:r w:rsidR="00A054B3">
        <w:t xml:space="preserve">and </w:t>
      </w:r>
      <w:r w:rsidR="00C0520D">
        <w:t>the available</w:t>
      </w:r>
      <w:r w:rsidR="00A054B3">
        <w:t xml:space="preserve"> </w:t>
      </w:r>
      <w:r w:rsidR="0028418D">
        <w:t xml:space="preserve">observation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0520D">
        <w:rPr>
          <w:rFonts w:eastAsiaTheme="minorEastAsia"/>
        </w:rPr>
        <w:t xml:space="preserve">, </w:t>
      </w:r>
      <m:oMath>
        <m:r>
          <w:rPr>
            <w:rFonts w:ascii="Cambria Math" w:eastAsiaTheme="minorEastAsia" w:hAnsi="Cambria Math"/>
          </w:rPr>
          <m:t>i=1, …, N</m:t>
        </m:r>
      </m:oMath>
      <w:r w:rsidR="00C0520D">
        <w:rPr>
          <w:rFonts w:eastAsiaTheme="minorEastAsia"/>
        </w:rPr>
        <w:t>:</w:t>
      </w:r>
    </w:p>
    <w:p w14:paraId="2E6BC966" w14:textId="0CD6ADAB" w:rsidR="00D63559" w:rsidRDefault="00D63559" w:rsidP="00D63559">
      <w:commentRangeStart w:id="1"/>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rsidR="00776F7E">
        <w:tab/>
      </w:r>
      <w:r w:rsidR="00776F7E">
        <w:tab/>
      </w:r>
      <w:r w:rsidR="00776F7E">
        <w:tab/>
        <w:t>(1)</w:t>
      </w:r>
    </w:p>
    <w:p w14:paraId="781A1801" w14:textId="5B6049F3" w:rsidR="00D63559" w:rsidRPr="006E6FF5" w:rsidRDefault="00D63559" w:rsidP="00D63559">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sidR="0028418D">
        <w:rPr>
          <w:rFonts w:eastAsiaTheme="minorEastAsia"/>
        </w:rPr>
        <w:t>.</w:t>
      </w:r>
      <w:commentRangeEnd w:id="1"/>
      <w:r w:rsidR="00FA423C">
        <w:rPr>
          <w:rStyle w:val="CommentReference"/>
        </w:rPr>
        <w:commentReference w:id="1"/>
      </w:r>
      <w:r w:rsidR="00776F7E">
        <w:rPr>
          <w:rFonts w:eastAsiaTheme="minorEastAsia"/>
        </w:rPr>
        <w:tab/>
      </w:r>
      <w:r w:rsidR="00776F7E">
        <w:rPr>
          <w:rFonts w:eastAsiaTheme="minorEastAsia"/>
        </w:rPr>
        <w:tab/>
        <w:t>(2)</w:t>
      </w:r>
    </w:p>
    <w:p w14:paraId="1C17E948" w14:textId="330BF9E1" w:rsidR="00D63559" w:rsidRDefault="003D79E5" w:rsidP="00D63559">
      <w:pPr>
        <w:rPr>
          <w:rFonts w:eastAsiaTheme="minorEastAsia"/>
        </w:rPr>
      </w:pPr>
      <w:r>
        <w:t>The</w:t>
      </w:r>
      <w:r w:rsidR="0028418D">
        <w:t xml:space="preserve"> model is </w:t>
      </w:r>
      <w:r>
        <w:t xml:space="preserve">then </w:t>
      </w:r>
      <w:r w:rsidR="0028418D">
        <w:t xml:space="preserve">considered </w:t>
      </w:r>
      <w:r w:rsidR="00A054B3">
        <w:t xml:space="preserve">calibrated if the </w:t>
      </w:r>
      <w:r w:rsidR="0028418D">
        <w:t xml:space="preserve">relevant one of the </w:t>
      </w:r>
      <w:r w:rsidR="00A054B3">
        <w:t xml:space="preserve">following conditions </w:t>
      </w:r>
      <w:r w:rsidR="0028418D">
        <w:t xml:space="preserve">is </w:t>
      </w:r>
      <w:r w:rsidR="00A054B3">
        <w:t>met</w:t>
      </w:r>
      <w:r w:rsidR="00D63559">
        <w:rPr>
          <w:rFonts w:eastAsiaTheme="minorEastAsia"/>
        </w:rPr>
        <w:t>:</w:t>
      </w:r>
    </w:p>
    <w:p w14:paraId="5C5D4001" w14:textId="606C256B" w:rsidR="00D63559" w:rsidRPr="00131B62" w:rsidRDefault="00D63559" w:rsidP="00D63559">
      <w:pPr>
        <w:pStyle w:val="ListParagraph"/>
        <w:numPr>
          <w:ilvl w:val="0"/>
          <w:numId w:val="19"/>
        </w:numPr>
      </w:pPr>
      <w:r>
        <w:rPr>
          <w:rFonts w:cstheme="minorHAnsi"/>
        </w:rPr>
        <w:t xml:space="preserve">-10% ≤ </w:t>
      </w:r>
      <w:r>
        <w:t xml:space="preserve">MBE </w:t>
      </w:r>
      <w:r>
        <w:rPr>
          <w:rFonts w:cstheme="minorHAnsi"/>
        </w:rPr>
        <w:t xml:space="preserve">≤ </w:t>
      </w:r>
      <w:r w:rsidR="0028418D">
        <w:t xml:space="preserve">10% and </w:t>
      </w:r>
      <w:r>
        <w:rPr>
          <w:rFonts w:eastAsiaTheme="minorEastAsia"/>
        </w:rPr>
        <w:t xml:space="preserve">CV(RMSE) </w:t>
      </w:r>
      <w:r>
        <w:rPr>
          <w:rFonts w:cstheme="minorHAnsi"/>
        </w:rPr>
        <w:t xml:space="preserve">≤ 30%  for hourly data </w:t>
      </w:r>
    </w:p>
    <w:p w14:paraId="006D3FD5" w14:textId="593FF0D3" w:rsidR="00D63559" w:rsidRPr="00131B62" w:rsidRDefault="00D63559" w:rsidP="00D63559">
      <w:pPr>
        <w:pStyle w:val="ListParagraph"/>
        <w:numPr>
          <w:ilvl w:val="0"/>
          <w:numId w:val="19"/>
        </w:numPr>
      </w:pPr>
      <w:r>
        <w:rPr>
          <w:rFonts w:cstheme="minorHAnsi"/>
        </w:rPr>
        <w:t xml:space="preserve">  -5% ≤ </w:t>
      </w:r>
      <w:r>
        <w:t xml:space="preserve">MBE </w:t>
      </w:r>
      <w:r>
        <w:rPr>
          <w:rFonts w:cstheme="minorHAnsi"/>
        </w:rPr>
        <w:t xml:space="preserve">≤  </w:t>
      </w:r>
      <w:r>
        <w:t xml:space="preserve">5%  and </w:t>
      </w:r>
      <w:r>
        <w:rPr>
          <w:rFonts w:eastAsiaTheme="minorEastAsia"/>
        </w:rPr>
        <w:t xml:space="preserve">CV(RMSE) </w:t>
      </w:r>
      <w:r>
        <w:rPr>
          <w:rFonts w:cstheme="minorHAnsi"/>
        </w:rPr>
        <w:t>≤ 15%  for monthly data.</w:t>
      </w:r>
    </w:p>
    <w:p w14:paraId="0992F36A" w14:textId="62C478E2" w:rsidR="00A76396" w:rsidRDefault="00D63559" w:rsidP="00D63559">
      <w:r>
        <w:t>While the above criteria are easy to check, their use to assess model calibration presents</w:t>
      </w:r>
      <w:r w:rsidR="0028418D">
        <w:t xml:space="preserve"> </w:t>
      </w:r>
      <w:r w:rsidR="009B61C1">
        <w:t>some</w:t>
      </w:r>
      <w:r w:rsidR="0028418D">
        <w:t xml:space="preserve"> </w:t>
      </w:r>
      <w:r>
        <w:t>limitations</w:t>
      </w:r>
      <w:r w:rsidR="0028418D">
        <w:t>.</w:t>
      </w:r>
      <w:r>
        <w:t xml:space="preserve"> </w:t>
      </w:r>
      <w:r w:rsidR="00FF7768">
        <w:t>We note for example that</w:t>
      </w:r>
      <w:r w:rsidR="009B61C1">
        <w:t xml:space="preserve"> t</w:t>
      </w:r>
      <w:r w:rsidR="00A76396">
        <w:t>he</w:t>
      </w:r>
      <w:r w:rsidR="00F609B1">
        <w:t xml:space="preserve"> criteria</w:t>
      </w:r>
      <w:r w:rsidR="00A76396">
        <w:t xml:space="preserve"> </w:t>
      </w:r>
      <w:r w:rsidR="00C0520D">
        <w:t>do not depend</w:t>
      </w:r>
      <w:r w:rsidR="009B61C1">
        <w:t xml:space="preserve"> o</w:t>
      </w:r>
      <w:r w:rsidR="00C0520D">
        <w:t>n</w:t>
      </w:r>
      <w:r w:rsidR="009B61C1">
        <w:t xml:space="preserve"> the level of accuracy to which measurements are available, </w:t>
      </w:r>
      <w:r w:rsidR="00140062">
        <w:t>nor they depend</w:t>
      </w:r>
      <w:r w:rsidR="009B61C1">
        <w:t xml:space="preserve"> </w:t>
      </w:r>
      <w:r w:rsidR="00C0520D">
        <w:t xml:space="preserve">on </w:t>
      </w:r>
      <w:r w:rsidR="009B61C1">
        <w:t>the level of discrepancy between the real-world</w:t>
      </w:r>
      <w:r w:rsidR="00C0520D">
        <w:t xml:space="preserve"> and </w:t>
      </w:r>
      <w:r w:rsidR="00F609B1">
        <w:t xml:space="preserve">the </w:t>
      </w:r>
      <w:r w:rsidR="00C0520D">
        <w:t>simulated</w:t>
      </w:r>
      <w:r w:rsidR="009B61C1">
        <w:t xml:space="preserve"> dynamics of the </w:t>
      </w:r>
      <w:r w:rsidR="00C0520D">
        <w:t>process under investigation. Such discrepancy will be present due to inherent modelli</w:t>
      </w:r>
      <w:r w:rsidR="002C323C">
        <w:t xml:space="preserve">ng limitations and assumptions </w:t>
      </w:r>
      <w:r w:rsidR="00C0520D">
        <w:t>and</w:t>
      </w:r>
      <w:r w:rsidR="002C323C">
        <w:t xml:space="preserve">, as we argue, it could and should </w:t>
      </w:r>
      <w:r w:rsidR="00C0520D">
        <w:t xml:space="preserve">be accounted for when model outputs </w:t>
      </w:r>
      <w:r w:rsidR="00A76396">
        <w:t>and observations are compared</w:t>
      </w:r>
      <w:r w:rsidR="00C0520D">
        <w:t xml:space="preserve">. </w:t>
      </w:r>
    </w:p>
    <w:p w14:paraId="24D6C842" w14:textId="00CD00A2" w:rsidR="00FF7768" w:rsidRDefault="00FF7768" w:rsidP="00D63559">
      <w:r>
        <w:t xml:space="preserve">Moreover, the computation of MBE and CV(RMSE) can </w:t>
      </w:r>
      <w:r w:rsidR="00140062">
        <w:t xml:space="preserve">only </w:t>
      </w:r>
      <w:r>
        <w:t xml:space="preserve">be carried out after the model has been run at a particular input, and the corresponding </w:t>
      </w:r>
      <w:r w:rsidR="003D79E5">
        <w:t>output (or sequence thereof)</w:t>
      </w:r>
      <w:r>
        <w:t xml:space="preserve"> has been observed. </w:t>
      </w:r>
      <w:r w:rsidR="00140062">
        <w:t xml:space="preserve">This is usually feasible for a limited number of inputs only, </w:t>
      </w:r>
      <w:r w:rsidR="007E2A55">
        <w:t xml:space="preserve">due to </w:t>
      </w:r>
      <w:r w:rsidR="00140062">
        <w:t>the time and computationa</w:t>
      </w:r>
      <w:r w:rsidR="003D79E5">
        <w:t xml:space="preserve">l resources needed to perform each </w:t>
      </w:r>
      <w:r w:rsidR="00140062">
        <w:t>run</w:t>
      </w:r>
      <w:r>
        <w:t xml:space="preserve">. </w:t>
      </w:r>
      <w:r w:rsidR="00140062">
        <w:t>Albeit unavailable, model outputs may however be predicted through</w:t>
      </w:r>
      <w:r w:rsidR="007E2A55">
        <w:t xml:space="preserve"> appropriate statistical models, </w:t>
      </w:r>
      <w:r w:rsidR="00140062">
        <w:t>with an associated level of uncertain</w:t>
      </w:r>
      <w:r w:rsidR="007E2A55">
        <w:t xml:space="preserve">ty. If that is the case, </w:t>
      </w:r>
      <w:r w:rsidR="00140062">
        <w:t>there is no immediate way to in</w:t>
      </w:r>
      <w:r>
        <w:t xml:space="preserve">clude </w:t>
      </w:r>
      <w:r w:rsidR="00140062">
        <w:t>information on the prediction uncertainties into formulas (</w:t>
      </w:r>
      <w:r w:rsidR="00776F7E">
        <w:t>1</w:t>
      </w:r>
      <w:r w:rsidR="00140062">
        <w:t>) and (</w:t>
      </w:r>
      <w:r w:rsidR="00776F7E">
        <w:t>2</w:t>
      </w:r>
      <w:r w:rsidR="00140062">
        <w:t>)</w:t>
      </w:r>
      <w:r w:rsidR="002C323C">
        <w:t>.</w:t>
      </w:r>
    </w:p>
    <w:p w14:paraId="30A051F6" w14:textId="4FBA7D84" w:rsidR="00FC4146" w:rsidRDefault="002C323C" w:rsidP="002F069C">
      <w:r>
        <w:t>Finally</w:t>
      </w:r>
      <w:r w:rsidR="00184D80">
        <w:t xml:space="preserve">, notice that </w:t>
      </w:r>
      <w:r w:rsidR="00776F7E">
        <w:t>formulas (1</w:t>
      </w:r>
      <w:r w:rsidR="00F609B1">
        <w:t>) and (</w:t>
      </w:r>
      <w:r w:rsidR="00776F7E">
        <w:t>2</w:t>
      </w:r>
      <w:r w:rsidR="00F609B1">
        <w:t xml:space="preserve">) </w:t>
      </w:r>
      <w:r w:rsidR="00184D80">
        <w:t xml:space="preserve">provide a measure </w:t>
      </w:r>
      <w:r>
        <w:t xml:space="preserve">of how average bias and average </w:t>
      </w:r>
      <w:r w:rsidR="00184D80">
        <w:t xml:space="preserve">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sidR="00184D80">
        <w:rPr>
          <w:rFonts w:eastAsiaTheme="minorEastAsia"/>
        </w:rPr>
        <w:t xml:space="preserve"> compare to the average measurement.</w:t>
      </w:r>
      <w:r w:rsidR="005A3173">
        <w:rPr>
          <w:rFonts w:eastAsiaTheme="minorEastAsia"/>
        </w:rPr>
        <w:t xml:space="preserve"> </w:t>
      </w:r>
      <w:r w:rsidR="00184D80">
        <w:rPr>
          <w:rFonts w:eastAsiaTheme="minorEastAsia"/>
        </w:rPr>
        <w:t>This is meaningful for positive quantities, such as energy</w:t>
      </w:r>
      <w:r w:rsidR="005A3173">
        <w:t>. T</w:t>
      </w:r>
      <w:r w:rsidR="005A3173">
        <w:rPr>
          <w:rFonts w:eastAsiaTheme="minorEastAsia"/>
        </w:rPr>
        <w:t>he dimensionless result i</w:t>
      </w:r>
      <w:r>
        <w:rPr>
          <w:rFonts w:eastAsiaTheme="minorEastAsia"/>
        </w:rPr>
        <w:t xml:space="preserve">s, </w:t>
      </w:r>
      <w:r w:rsidR="005A3173">
        <w:rPr>
          <w:rFonts w:eastAsiaTheme="minorEastAsia"/>
        </w:rPr>
        <w:t>of course</w:t>
      </w:r>
      <w:r>
        <w:rPr>
          <w:rFonts w:eastAsiaTheme="minorEastAsia"/>
        </w:rPr>
        <w:t xml:space="preserve">, </w:t>
      </w:r>
      <w:r w:rsidR="005A3173">
        <w:rPr>
          <w:rFonts w:eastAsiaTheme="minorEastAsia"/>
        </w:rPr>
        <w:t xml:space="preserve">independent of the unit in </w:t>
      </w:r>
      <w:r w:rsidR="005A3173">
        <w:rPr>
          <w:rFonts w:eastAsiaTheme="minorEastAsia"/>
        </w:rPr>
        <w:lastRenderedPageBreak/>
        <w:t>which simulated and measured values are express</w:t>
      </w:r>
      <w:r w:rsidR="00FC4146">
        <w:rPr>
          <w:rFonts w:eastAsiaTheme="minorEastAsia"/>
        </w:rPr>
        <w:t>ed in those formulas. T</w:t>
      </w:r>
      <w:r w:rsidR="005A3173">
        <w:rPr>
          <w:rFonts w:eastAsiaTheme="minorEastAsia"/>
        </w:rPr>
        <w:t xml:space="preserve">he </w:t>
      </w:r>
      <w:r w:rsidR="00F6331C">
        <w:rPr>
          <w:rFonts w:eastAsiaTheme="minorEastAsia"/>
        </w:rPr>
        <w:t xml:space="preserve">applicability of the </w:t>
      </w:r>
      <w:r w:rsidR="005A3173">
        <w:rPr>
          <w:rFonts w:eastAsiaTheme="minorEastAsia"/>
        </w:rPr>
        <w:t xml:space="preserve">formulas </w:t>
      </w:r>
      <w:r w:rsidR="00FC4146">
        <w:rPr>
          <w:rFonts w:eastAsiaTheme="minorEastAsia"/>
        </w:rPr>
        <w:t xml:space="preserve">however </w:t>
      </w:r>
      <w:r w:rsidR="00F6331C">
        <w:rPr>
          <w:rFonts w:eastAsiaTheme="minorEastAsia"/>
        </w:rPr>
        <w:t xml:space="preserve">wanes for </w:t>
      </w:r>
      <w:r w:rsidR="005A3173">
        <w:t xml:space="preserve">other physical quantities for which model outputs and observations may be available, such as temperature. In such a case, </w:t>
      </w:r>
      <w:r w:rsidR="009B4FB2">
        <w:t>different units yield different</w:t>
      </w:r>
      <w:r w:rsidR="00FC4146">
        <w:t xml:space="preserve"> result</w:t>
      </w:r>
      <w:r w:rsidR="00B24313">
        <w:t>s</w:t>
      </w:r>
      <w:r w:rsidR="009B4FB2">
        <w:t>.</w:t>
      </w:r>
      <w:r w:rsidR="00F6331C">
        <w:t xml:space="preserve"> </w:t>
      </w:r>
      <w:r w:rsidR="00FC4146">
        <w:t>The</w:t>
      </w:r>
      <w:r w:rsidR="00F6331C">
        <w:t xml:space="preserve"> International System of Unit (Kelvin) </w:t>
      </w:r>
      <w:r w:rsidR="00FC4146">
        <w:t>should</w:t>
      </w:r>
      <w:r w:rsidR="00F6331C">
        <w:t xml:space="preserve"> be </w:t>
      </w:r>
      <w:r w:rsidR="00FC4146">
        <w:t xml:space="preserve">used </w:t>
      </w:r>
      <w:r w:rsidR="00F6331C">
        <w:t>to ensure tha</w:t>
      </w:r>
      <w:r>
        <w:t xml:space="preserve">t all quantities </w:t>
      </w:r>
      <w:r w:rsidR="00B24313">
        <w:t>are</w:t>
      </w:r>
      <w:r>
        <w:t xml:space="preserve"> positive</w:t>
      </w:r>
      <w:r w:rsidR="00FA423C">
        <w:t>, but c</w:t>
      </w:r>
      <w:r w:rsidR="00FC4146">
        <w:t xml:space="preserve">riteria a) and b) would </w:t>
      </w:r>
      <w:r w:rsidR="00FA423C">
        <w:t xml:space="preserve">then </w:t>
      </w:r>
      <w:r w:rsidR="00FC4146">
        <w:t xml:space="preserve">be fulfilled even for inputs for which simulated and observed temperatures are far from each other, </w:t>
      </w:r>
      <w:r w:rsidR="00FA423C">
        <w:t>owing to</w:t>
      </w:r>
      <w:r w:rsidR="00FC4146">
        <w:t xml:space="preserve"> the large value of the denominator in expressions (</w:t>
      </w:r>
      <w:r w:rsidR="00776F7E">
        <w:t>1</w:t>
      </w:r>
      <w:r w:rsidR="00FC4146">
        <w:t>) and (</w:t>
      </w:r>
      <w:r w:rsidR="00776F7E">
        <w:t>2</w:t>
      </w:r>
      <w:r w:rsidR="00FC4146">
        <w:t>).</w:t>
      </w:r>
    </w:p>
    <w:p w14:paraId="00B7CE9E" w14:textId="445065C4" w:rsidR="0021526F" w:rsidRDefault="00432476" w:rsidP="0021526F">
      <w:pPr>
        <w:pStyle w:val="ListParagraph"/>
        <w:numPr>
          <w:ilvl w:val="0"/>
          <w:numId w:val="40"/>
        </w:numPr>
      </w:pPr>
      <w:r>
        <w:rPr>
          <w:rStyle w:val="CommentReference"/>
        </w:rPr>
        <w:commentReference w:id="2"/>
      </w:r>
      <w:r w:rsidR="0021526F">
        <w:t xml:space="preserve">Add some sentences on the use of Bayesian calibration </w:t>
      </w:r>
      <w:r w:rsidR="00CF0394">
        <w:t xml:space="preserve">(in general and in energy literature) </w:t>
      </w:r>
      <w:r w:rsidR="0021526F">
        <w:t>to address so</w:t>
      </w:r>
      <w:r w:rsidR="00CF0394">
        <w:t>me of the above challenges</w:t>
      </w:r>
      <w:r w:rsidR="0021526F">
        <w:t>.</w:t>
      </w:r>
    </w:p>
    <w:p w14:paraId="5AF566B3" w14:textId="42BF572A" w:rsidR="00517DF4" w:rsidRDefault="00F3506D" w:rsidP="00B9225B">
      <w:r>
        <w:t>The aim of this study is three-fold. First, t</w:t>
      </w:r>
      <w:r w:rsidR="00B9225B">
        <w:t xml:space="preserve">o review sources of uncertainties </w:t>
      </w:r>
      <w:r w:rsidR="00041762">
        <w:t xml:space="preserve">often overlooked in </w:t>
      </w:r>
      <w:r w:rsidR="00B9225B">
        <w:t>model calibration</w:t>
      </w:r>
      <w:r w:rsidR="00041762">
        <w:t xml:space="preserve"> and </w:t>
      </w:r>
      <w:r w:rsidR="00517DF4">
        <w:t xml:space="preserve">to </w:t>
      </w:r>
      <w:r w:rsidR="00041762">
        <w:t xml:space="preserve">provide a statistical framework to </w:t>
      </w:r>
      <w:r w:rsidR="00E06F7E">
        <w:t xml:space="preserve">account for them </w:t>
      </w:r>
      <w:r w:rsidR="00041762">
        <w:t>in a unified manner.</w:t>
      </w:r>
      <w:r w:rsidR="00517DF4">
        <w:t xml:space="preserve"> Second, to </w:t>
      </w:r>
      <w:r w:rsidR="00B9225B">
        <w:t xml:space="preserve">design </w:t>
      </w:r>
      <w:r>
        <w:t xml:space="preserve">a </w:t>
      </w:r>
      <w:r w:rsidR="00B9225B">
        <w:t xml:space="preserve">procedure </w:t>
      </w:r>
      <w:r w:rsidR="00E06F7E">
        <w:t>which</w:t>
      </w:r>
      <w:r w:rsidR="00517DF4">
        <w:t xml:space="preserve"> iteratively refocus</w:t>
      </w:r>
      <w:r w:rsidR="00E06F7E">
        <w:t>es</w:t>
      </w:r>
      <w:r>
        <w:t xml:space="preserve"> on subregions of the model input space where a match between model outputs and observed data can be found</w:t>
      </w:r>
      <w:r w:rsidR="00517DF4">
        <w:t xml:space="preserve">, in light of the above uncertainty framework. </w:t>
      </w:r>
      <w:r w:rsidR="004E7489">
        <w:t>Third, to illustrate</w:t>
      </w:r>
      <w:r w:rsidR="003D79E5">
        <w:t xml:space="preserve"> the procedure on a building-</w:t>
      </w:r>
      <w:r w:rsidR="00517DF4">
        <w:t xml:space="preserve">energy case study, where </w:t>
      </w:r>
      <w:r w:rsidR="00A2107C">
        <w:t xml:space="preserve">uncertainties are quantified and </w:t>
      </w:r>
      <w:r w:rsidR="00517DF4">
        <w:t>observed monthly consumptions are used to calibrate the model.</w:t>
      </w:r>
    </w:p>
    <w:p w14:paraId="6E7CBE1E" w14:textId="4C89CF71" w:rsidR="00776F7E" w:rsidRDefault="004E7489" w:rsidP="00B9225B">
      <w:r>
        <w:t xml:space="preserve">In order to assess how well a given model input replicates observed data we make use of the so-called implausibility measures. </w:t>
      </w:r>
      <w:r w:rsidR="00E06F7E">
        <w:t xml:space="preserve">They have already been employed in a variety of disciplines to reconcile model outputs and data, for example in the context of ice sheet shapes [47], galaxy formation [44], hydrocarbon reservoirs [46], gene evaluation [45]. </w:t>
      </w:r>
      <w:r>
        <w:t>Similarly to the expression</w:t>
      </w:r>
      <w:r w:rsidR="00776F7E">
        <w:t xml:space="preserve"> in equation</w:t>
      </w:r>
      <w:r>
        <w:t xml:space="preserve"> (</w:t>
      </w:r>
      <w:r w:rsidR="00776F7E">
        <w:t>1</w:t>
      </w:r>
      <w:r>
        <w:t xml:space="preserve">), </w:t>
      </w:r>
      <w:r w:rsidR="003D79E5">
        <w:t xml:space="preserve">implausibility measures quantify </w:t>
      </w:r>
      <w:r>
        <w:t xml:space="preserve">the distance between model outputs and observations. However, they do so in light of the magnitude of uncertainties affecting each of the two sources, and potentially others. </w:t>
      </w:r>
    </w:p>
    <w:p w14:paraId="221C8959" w14:textId="04C72728" w:rsidR="00D03325" w:rsidRDefault="003D79E5" w:rsidP="00C47738">
      <w:r>
        <w:t>Finally, we note that t</w:t>
      </w:r>
      <w:r w:rsidR="00776F7E">
        <w:t>he methodology we propose relies on the use of a statistical surrogate of the original model, often called an emulator. Once trained and validated, an emulator provides instantaneous predictions of the model outputs at inputs at which th</w:t>
      </w:r>
      <w:r w:rsidR="00E06F7E">
        <w:t xml:space="preserve">e model has not been evaluated. </w:t>
      </w:r>
      <w:r w:rsidR="00EB3E10">
        <w:t>In the context of calibration, t</w:t>
      </w:r>
      <w:r w:rsidR="00E06F7E">
        <w:t>his allows a thorough expl</w:t>
      </w:r>
      <w:r w:rsidR="00EB3E10">
        <w:t>oration of the model input space</w:t>
      </w:r>
      <w:r w:rsidR="00E06F7E">
        <w:t xml:space="preserve">. </w:t>
      </w:r>
      <w:r w:rsidR="00EB3E10">
        <w:t>Moreover, o</w:t>
      </w:r>
      <w:r w:rsidR="00E06F7E">
        <w:t xml:space="preserve">ne of the </w:t>
      </w:r>
      <w:r w:rsidR="00776F7E">
        <w:t>key feature of an emulator</w:t>
      </w:r>
      <w:r w:rsidR="00E06F7E">
        <w:t xml:space="preserve">, alongside its speed, is that it provides an estimation of the uncertainty associated with each prediction it makes. The framework we lay out easily allows to account for this additional source of uncertainty in the calibration process. </w:t>
      </w:r>
    </w:p>
    <w:p w14:paraId="48BA9EDD" w14:textId="1FE2D58B" w:rsidR="00D03325" w:rsidRDefault="00D03325" w:rsidP="00C47738"/>
    <w:p w14:paraId="5C26FD33" w14:textId="696CACDF" w:rsidR="00E06F7E" w:rsidRPr="008B143B" w:rsidRDefault="008B143B" w:rsidP="00E06F7E">
      <w:pPr>
        <w:pStyle w:val="ListParagraph"/>
        <w:numPr>
          <w:ilvl w:val="0"/>
          <w:numId w:val="6"/>
        </w:numPr>
        <w:rPr>
          <w:b/>
        </w:rPr>
      </w:pPr>
      <w:r>
        <w:rPr>
          <w:b/>
        </w:rPr>
        <w:t>UNCERTAINTY QUANTIFICATION OF COMPUTER MODELS</w:t>
      </w:r>
    </w:p>
    <w:p w14:paraId="7BF10CCC" w14:textId="59541082" w:rsidR="006363BA" w:rsidRPr="00672771" w:rsidRDefault="008B143B" w:rsidP="00F54B30">
      <w:pPr>
        <w:rPr>
          <w:b/>
        </w:rPr>
      </w:pPr>
      <w:r>
        <w:rPr>
          <w:b/>
        </w:rPr>
        <w:t>2.1</w:t>
      </w:r>
      <w:r w:rsidR="004A347F" w:rsidRPr="004A347F">
        <w:rPr>
          <w:b/>
        </w:rPr>
        <w:t xml:space="preserve"> </w:t>
      </w:r>
      <w:r w:rsidR="00B66B20">
        <w:rPr>
          <w:b/>
        </w:rPr>
        <w:t>Calibration</w:t>
      </w:r>
      <w:r w:rsidR="0060245A">
        <w:rPr>
          <w:b/>
        </w:rPr>
        <w:t xml:space="preserve"> of Computer Models under Uncertainty</w:t>
      </w:r>
    </w:p>
    <w:p w14:paraId="643DF8CC" w14:textId="63C5CAED" w:rsidR="00B66B20" w:rsidRDefault="00C47738" w:rsidP="006C5EA6">
      <w:r>
        <w:t xml:space="preserve">Calibration of </w:t>
      </w:r>
      <w:r w:rsidR="006363BA">
        <w:t xml:space="preserve">computer models is a crucial topic not </w:t>
      </w:r>
      <w:r w:rsidR="00F07AAD">
        <w:t>only in the area of</w:t>
      </w:r>
      <w:r w:rsidR="006363BA">
        <w:t xml:space="preserve"> energy </w:t>
      </w:r>
      <w:r w:rsidR="00F07AAD">
        <w:t>models</w:t>
      </w:r>
      <w:r w:rsidR="006363BA">
        <w:t xml:space="preserve">, </w:t>
      </w:r>
      <w:r w:rsidR="00F07AAD">
        <w:t>but in a va</w:t>
      </w:r>
      <w:r w:rsidR="006363BA">
        <w:t xml:space="preserve">riety of </w:t>
      </w:r>
      <w:r w:rsidR="00F07AAD">
        <w:t xml:space="preserve">other </w:t>
      </w:r>
      <w:r w:rsidR="006363BA">
        <w:t>scientific disciplines.</w:t>
      </w:r>
      <w:r w:rsidR="00367FE7">
        <w:t xml:space="preserve"> It consists in identifying values </w:t>
      </w:r>
      <w:r w:rsidR="005308F0">
        <w:t xml:space="preserve">of </w:t>
      </w:r>
      <w:r w:rsidR="00367FE7">
        <w:t>the inputs of a computer model</w:t>
      </w:r>
      <w:r w:rsidR="00134E5F">
        <w:t xml:space="preserve"> </w:t>
      </w:r>
      <w:r w:rsidR="00367FE7">
        <w:t xml:space="preserve">whose corresponding outputs match observed data. Mathematically, the model can be seen as a function </w:t>
      </w:r>
      <w:r w:rsidR="00367FE7">
        <w:rPr>
          <w:i/>
        </w:rPr>
        <w:t>f</w:t>
      </w:r>
      <w:r w:rsidR="0060245A">
        <w:t>, taking as input</w:t>
      </w:r>
      <w:r w:rsidR="00367FE7">
        <w:t xml:space="preserve"> </w:t>
      </w:r>
      <w:r w:rsidR="00367FE7" w:rsidRPr="003E1053">
        <w:rPr>
          <w:i/>
        </w:rPr>
        <w:t>x</w:t>
      </w:r>
      <w:r w:rsidR="00367FE7">
        <w:t xml:space="preserve"> </w:t>
      </w:r>
      <w:r w:rsidR="0060245A">
        <w:t>the m</w:t>
      </w:r>
      <w:r w:rsidR="00367FE7">
        <w:t xml:space="preserve">odel parameters </w:t>
      </w:r>
      <w:r w:rsidR="005308F0">
        <w:t>of interest</w:t>
      </w:r>
      <w:r w:rsidR="00B66B20">
        <w:t>,</w:t>
      </w:r>
      <w:r w:rsidR="005308F0">
        <w:t xml:space="preserve"> </w:t>
      </w:r>
      <w:r w:rsidR="00367FE7">
        <w:t xml:space="preserve">and returning </w:t>
      </w:r>
      <w:r w:rsidR="00367FE7" w:rsidRPr="003E1053">
        <w:rPr>
          <w:i/>
        </w:rPr>
        <w:t>f(x)</w:t>
      </w:r>
      <w:r w:rsidR="00367FE7">
        <w:t xml:space="preserve"> as output.</w:t>
      </w:r>
      <w:r w:rsidR="0060245A">
        <w:t xml:space="preserve"> </w:t>
      </w:r>
      <w:r w:rsidR="00B66B20">
        <w:t xml:space="preserve">Hence, </w:t>
      </w:r>
      <w:r w:rsidR="003756B6">
        <w:t>denoting by</w:t>
      </w:r>
      <w:r w:rsidR="00B66B20">
        <w:t xml:space="preserve"> </w:t>
      </w:r>
      <w:r w:rsidR="0060245A">
        <w:t xml:space="preserve">z </w:t>
      </w:r>
      <w:r w:rsidR="00B66B20">
        <w:t xml:space="preserve">the real-world observations of the process modelled by the simulator, the calibration task can be </w:t>
      </w:r>
      <w:r w:rsidR="0042759F">
        <w:t>stated</w:t>
      </w:r>
      <w:r w:rsidR="00B66B20">
        <w:t xml:space="preserve"> as finding the inputs x so</w:t>
      </w:r>
      <w:r w:rsidR="0060245A">
        <w:t xml:space="preserve"> that f(x)</w:t>
      </w:r>
      <w:r w:rsidR="00672771">
        <w:t xml:space="preserve"> is a “close enough” match to</w:t>
      </w:r>
      <w:r w:rsidR="0060245A">
        <w:t xml:space="preserve"> </w:t>
      </w:r>
      <w:r w:rsidR="00672771">
        <w:t>z</w:t>
      </w:r>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in its entirety [</w:t>
      </w:r>
      <w:r w:rsidR="0060245A">
        <w:t>refs to some of Michael’s papers</w:t>
      </w:r>
      <w:r w:rsidR="00C53329">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60B221DF" w14:textId="6E9D2A8F" w:rsidR="00CF161D" w:rsidRDefault="004B3F95" w:rsidP="00CF161D">
      <w:pPr>
        <w:pStyle w:val="ListParagraph"/>
        <w:numPr>
          <w:ilvl w:val="0"/>
          <w:numId w:val="27"/>
        </w:numPr>
      </w:pPr>
      <w:r>
        <w:rPr>
          <w:i/>
        </w:rPr>
        <w:lastRenderedPageBreak/>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67251D">
        <w:t>a</w:t>
      </w:r>
      <w:r w:rsidR="00456F91">
        <w:t>ny</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f(x) will be different from the </w:t>
      </w:r>
      <w:r w:rsidR="00A86DB9">
        <w:t xml:space="preserve">(average) value that would be observed in the real world under </w:t>
      </w:r>
      <w:r w:rsidR="00373F76">
        <w:t xml:space="preserve">the </w:t>
      </w:r>
      <w:r w:rsidR="00A86DB9">
        <w:t xml:space="preserve">conditions </w:t>
      </w:r>
      <w:r>
        <w:t>specified</w:t>
      </w:r>
      <w:r w:rsidR="00373F76">
        <w:t xml:space="preserve"> in x.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2.</w:t>
      </w:r>
      <w:r w:rsidR="00373F76">
        <w:t xml:space="preserve"> </w:t>
      </w:r>
    </w:p>
    <w:p w14:paraId="2206A34E" w14:textId="77777777" w:rsidR="00CF161D" w:rsidRDefault="00CF161D" w:rsidP="00CF161D">
      <w:pPr>
        <w:pStyle w:val="ListParagraph"/>
      </w:pPr>
    </w:p>
    <w:p w14:paraId="779000B0" w14:textId="082FD9D6" w:rsidR="004B3F95" w:rsidRPr="004B3F95" w:rsidRDefault="004B3F95" w:rsidP="004B3F95">
      <w:pPr>
        <w:pStyle w:val="ListParagraph"/>
        <w:numPr>
          <w:ilvl w:val="0"/>
          <w:numId w:val="27"/>
        </w:numPr>
      </w:pPr>
      <w:r w:rsidRPr="004B3F95">
        <w:rPr>
          <w:i/>
        </w:rPr>
        <w:t>Measurement Error</w:t>
      </w:r>
      <w:r>
        <w:t>.</w:t>
      </w:r>
      <w:r w:rsidR="00373F76">
        <w:t xml:space="preserve"> Energy consumption </w:t>
      </w:r>
      <w:r w:rsidR="0067251D">
        <w:t>observations, as much as any observation, suffer from measurement errors. Quantification of the</w:t>
      </w:r>
      <w:r w:rsidR="00D03325">
        <w:t>ir magnitude can</w:t>
      </w:r>
      <w:r w:rsidR="0067251D">
        <w:t xml:space="preserve"> often be </w:t>
      </w:r>
      <w:r w:rsidR="00D03325">
        <w:t>found in the specifications of the measuring device used.</w:t>
      </w:r>
      <w:r w:rsidR="0067251D">
        <w:t xml:space="preserve">  </w:t>
      </w:r>
    </w:p>
    <w:p w14:paraId="23CA2ED0" w14:textId="0250DE12" w:rsidR="006626E1" w:rsidRDefault="00C206F3" w:rsidP="006C5EA6">
      <w:r>
        <w:t>Accounting for the above sources of uncertainty is crucial when assessing whether a model has been successfully calibrated against observed data.</w:t>
      </w:r>
      <w:r w:rsidR="0042759F">
        <w:t xml:space="preserve"> To accomplish the task, i</w:t>
      </w:r>
      <w:r w:rsidR="005A2920">
        <w:t xml:space="preserve">n </w:t>
      </w:r>
      <w:r w:rsidR="006626E1">
        <w:t xml:space="preserve">Section </w:t>
      </w:r>
      <w:r w:rsidR="00EB3E10">
        <w:t>3.3</w:t>
      </w:r>
      <w:r w:rsidR="006626E1">
        <w:t xml:space="preserve"> we </w:t>
      </w:r>
      <w:r w:rsidR="0042759F">
        <w:t>discuss</w:t>
      </w:r>
      <w:r w:rsidR="006626E1">
        <w:t xml:space="preserve"> the use of </w:t>
      </w:r>
      <w:r w:rsidR="0042759F">
        <w:t xml:space="preserve">the </w:t>
      </w:r>
      <w:r w:rsidR="006626E1">
        <w:t>s</w:t>
      </w:r>
      <w:r w:rsidR="0042759F">
        <w:t xml:space="preserve">o-called implausibility measures. These allow the researcher to include various sources of recognised uncertainty when model outputs and observations are compared. </w:t>
      </w:r>
    </w:p>
    <w:p w14:paraId="0AA6B405" w14:textId="52B81A06" w:rsidR="00672771" w:rsidRDefault="00672771" w:rsidP="00672771">
      <w:r>
        <w:t xml:space="preserve">In addition to </w:t>
      </w:r>
      <w:r w:rsidR="0042759F">
        <w:t xml:space="preserve">the presence of </w:t>
      </w:r>
      <w:r>
        <w:t>model inaccuracies and measurement errors, one feature that makes calibration challenging is the feasibility of extensively exploring the model input space. In fact, a uniform covering of the space requires a number of points that grows exponentially with the input space dimension</w:t>
      </w:r>
      <w:r w:rsidR="00F11D3B">
        <w:t xml:space="preserve">. Hence, running </w:t>
      </w:r>
      <w:r>
        <w:t>the corresponding number of simulations</w:t>
      </w:r>
      <w:r w:rsidR="00F11D3B">
        <w:t xml:space="preserve"> </w:t>
      </w:r>
      <w:r w:rsidR="00A05F0C">
        <w:t xml:space="preserve">proves </w:t>
      </w:r>
      <w:r w:rsidR="00F11D3B">
        <w:t>prohibitive even in fairly low dimensions</w:t>
      </w:r>
      <w:r>
        <w:t xml:space="preserve">. </w:t>
      </w:r>
    </w:p>
    <w:p w14:paraId="132FC7BF" w14:textId="5689E1BC" w:rsidR="005A6B5C" w:rsidRDefault="00F11D3B" w:rsidP="00672771">
      <w:commentRangeStart w:id="3"/>
      <w:r>
        <w:t>To meet the computational challenges involved, a</w:t>
      </w:r>
      <w:r w:rsidR="00A27F8E">
        <w:t xml:space="preserve"> </w:t>
      </w:r>
      <w:r>
        <w:t>n</w:t>
      </w:r>
      <w:r w:rsidR="00A27F8E">
        <w:t>ew</w:t>
      </w:r>
      <w:r>
        <w:t xml:space="preserve"> area of Bayesian </w:t>
      </w:r>
      <w:r w:rsidR="00A05F0C">
        <w:t xml:space="preserve">statistics has </w:t>
      </w:r>
      <w:r w:rsidR="00D709DD">
        <w:t xml:space="preserve">been </w:t>
      </w:r>
      <w:r w:rsidR="00A27F8E">
        <w:t xml:space="preserve">developed over the last </w:t>
      </w:r>
      <w:r w:rsidR="00725952">
        <w:t>few decades</w:t>
      </w:r>
      <w:r w:rsidR="0042759F">
        <w:t>,</w:t>
      </w:r>
      <w:r w:rsidR="00A27F8E">
        <w:t xml:space="preserve"> the one of emulation. An emulator is a statistical surrogate of the simulator, </w:t>
      </w:r>
      <w:r w:rsidR="00855859">
        <w:t>providing</w:t>
      </w:r>
      <w:r w:rsidR="00A27F8E">
        <w:t xml:space="preserve"> predictions of the </w:t>
      </w:r>
      <w:r w:rsidR="00855859">
        <w:t xml:space="preserve">simulator’s output at inputs </w:t>
      </w:r>
      <w:r w:rsidR="005A6B5C" w:rsidRPr="00725952">
        <w:rPr>
          <w:i/>
        </w:rPr>
        <w:t>x</w:t>
      </w:r>
      <w:r w:rsidR="005A6B5C">
        <w:t xml:space="preserve"> </w:t>
      </w:r>
      <w:r w:rsidR="00855859">
        <w:t>which the simulator has never been evaluated</w:t>
      </w:r>
      <w:r w:rsidR="00725952">
        <w:t xml:space="preserve"> at</w:t>
      </w:r>
      <w:r w:rsidR="00855859">
        <w:t xml:space="preserve">.  </w:t>
      </w:r>
      <w:r w:rsidR="005A6B5C">
        <w:t xml:space="preserve">The main advantage of using </w:t>
      </w:r>
      <w:r w:rsidR="0064127B">
        <w:t>the</w:t>
      </w:r>
      <w:r w:rsidR="005A6B5C">
        <w:t xml:space="preserve"> emulator over the simulator is that the former, once built and validated, is instantaneous to </w:t>
      </w:r>
      <w:r w:rsidR="008420F0">
        <w:t xml:space="preserve">run </w:t>
      </w:r>
      <w:r w:rsidR="005A6B5C">
        <w:t>and reliably quantifies the uncertainty associated with the prediction.</w:t>
      </w:r>
      <w:r w:rsidR="008420F0">
        <w:t xml:space="preserve"> </w:t>
      </w:r>
      <w:r w:rsidR="0064127B">
        <w:t>All</w:t>
      </w:r>
      <w:r w:rsidR="005A6B5C">
        <w:t xml:space="preserve"> </w:t>
      </w:r>
      <w:r w:rsidR="00BF59FC">
        <w:t xml:space="preserve">it </w:t>
      </w:r>
      <w:r w:rsidR="008420F0">
        <w:t>is needed</w:t>
      </w:r>
      <w:r w:rsidR="005A6B5C">
        <w:t xml:space="preserve"> for </w:t>
      </w:r>
      <w:r w:rsidR="008420F0">
        <w:t xml:space="preserve">its construction is </w:t>
      </w:r>
      <w:r w:rsidR="005A6B5C">
        <w:t xml:space="preserve">a (small) set of inputs and associated simulator’s outputs, </w:t>
      </w:r>
      <w:r w:rsidR="008420F0">
        <w:t>on the basis of which the statistical model is created</w:t>
      </w:r>
      <w:r w:rsidR="00D709DD">
        <w:t>. E</w:t>
      </w:r>
      <w:r w:rsidR="0064127B">
        <w:t xml:space="preserve">mulator predictions can then be computed in milliseconds on a personal laptop, </w:t>
      </w:r>
      <w:r w:rsidR="00D709DD">
        <w:t>regardless</w:t>
      </w:r>
      <w:r w:rsidR="0064127B">
        <w:t xml:space="preserve"> of the complexity and computational expensiveness of the original model.</w:t>
      </w:r>
      <w:commentRangeEnd w:id="3"/>
      <w:r w:rsidR="0042759F">
        <w:rPr>
          <w:rStyle w:val="CommentReference"/>
        </w:rPr>
        <w:commentReference w:id="3"/>
      </w:r>
    </w:p>
    <w:p w14:paraId="2BE585CA" w14:textId="3361C4AE" w:rsidR="00F07AAD" w:rsidRDefault="00725952" w:rsidP="00F54B30">
      <w:r>
        <w:t xml:space="preserve">The </w:t>
      </w:r>
      <w:r w:rsidR="005234CA">
        <w:t xml:space="preserve">methodology we present in this study relies on the use of emulators to perform a thorough </w:t>
      </w:r>
      <w:r>
        <w:t>explorati</w:t>
      </w:r>
      <w:r w:rsidR="005234CA">
        <w:t>on of the model parameter space. Alongside</w:t>
      </w:r>
      <w:r>
        <w:t xml:space="preserve"> the use of implausibility measures, </w:t>
      </w:r>
      <w:r w:rsidR="005234CA">
        <w:t xml:space="preserve">this </w:t>
      </w:r>
      <w:r>
        <w:t>allow</w:t>
      </w:r>
      <w:r w:rsidR="005234CA">
        <w:t xml:space="preserve">s to exclude regions of the input space where a match with the observed data can be confidently ruled out, and </w:t>
      </w:r>
      <w:r w:rsidR="00D506F9">
        <w:t xml:space="preserve">to identify the region where, all uncertainties considered, a match is possible. </w:t>
      </w:r>
    </w:p>
    <w:p w14:paraId="48C317FC" w14:textId="77777777" w:rsidR="001E4EAC" w:rsidRDefault="001E4EAC" w:rsidP="00F54B30"/>
    <w:p w14:paraId="46379839" w14:textId="330B40A3" w:rsidR="0095715D" w:rsidRPr="0095715D" w:rsidRDefault="00D44C59" w:rsidP="00F54B30">
      <w:pPr>
        <w:rPr>
          <w:b/>
        </w:rPr>
      </w:pPr>
      <w:r>
        <w:rPr>
          <w:b/>
        </w:rPr>
        <w:t>2.2</w:t>
      </w:r>
      <w:r w:rsidR="0095715D" w:rsidRPr="0095715D">
        <w:rPr>
          <w:b/>
        </w:rPr>
        <w:t xml:space="preserve"> Model Discrepancy in Building Energy Systems</w:t>
      </w:r>
    </w:p>
    <w:p w14:paraId="175E402B" w14:textId="37CF97D3" w:rsidR="00B046D2" w:rsidRDefault="00BD02F4" w:rsidP="00B046D2">
      <w:r>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reproduce the physics of</w:t>
      </w:r>
      <w:r w:rsidR="00D506F9">
        <w:t xml:space="preserve"> </w:t>
      </w:r>
      <w:r w:rsidR="00BF59FC">
        <w:t>**</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356B27">
        <w:t xml:space="preserve"> in a 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3B07CC">
      <w:pPr>
        <w:pStyle w:val="ListParagraph"/>
        <w:numPr>
          <w:ilvl w:val="0"/>
          <w:numId w:val="2"/>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4"/>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exhibit wide thermophysical variance at different moisture and temperature conditions.</w:t>
      </w:r>
      <w:r w:rsidR="00780E9C" w:rsidRPr="00780E9C">
        <w:rPr>
          <w:i/>
          <w:sz w:val="18"/>
          <w:szCs w:val="18"/>
        </w:rPr>
        <w:t>)</w:t>
      </w:r>
      <w:commentRangeEnd w:id="4"/>
      <w:r w:rsidR="00780E9C">
        <w:rPr>
          <w:rStyle w:val="CommentReference"/>
        </w:rPr>
        <w:commentReference w:id="4"/>
      </w:r>
    </w:p>
    <w:p w14:paraId="0A5C7738" w14:textId="7DFF6903" w:rsidR="003B07CC" w:rsidRDefault="003B07CC" w:rsidP="003B07CC">
      <w:pPr>
        <w:pStyle w:val="ListParagraph"/>
        <w:numPr>
          <w:ilvl w:val="0"/>
          <w:numId w:val="2"/>
        </w:numPr>
      </w:pPr>
      <w:r>
        <w:lastRenderedPageBreak/>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3B07CC">
      <w:pPr>
        <w:pStyle w:val="ListParagraph"/>
        <w:numPr>
          <w:ilvl w:val="0"/>
          <w:numId w:val="2"/>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3B07CC">
      <w:pPr>
        <w:pStyle w:val="ListParagraph"/>
        <w:numPr>
          <w:ilvl w:val="0"/>
          <w:numId w:val="2"/>
        </w:numPr>
      </w:pPr>
      <w:commentRangeStart w:id="5"/>
      <w:r>
        <w:t xml:space="preserve">Exact zone air exchange figures </w:t>
      </w:r>
      <w:commentRangeEnd w:id="5"/>
      <w:r w:rsidR="00780E9C">
        <w:rPr>
          <w:rStyle w:val="CommentReference"/>
        </w:rPr>
        <w:commentReference w:id="5"/>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6"/>
      <w:r>
        <w:t>larger</w:t>
      </w:r>
      <w:commentRangeEnd w:id="6"/>
      <w:r w:rsidR="007A40D6">
        <w:rPr>
          <w:rStyle w:val="CommentReference"/>
        </w:rPr>
        <w:commentReference w:id="6"/>
      </w:r>
      <w:r>
        <w:t xml:space="preserve"> occupied buildings.</w:t>
      </w:r>
    </w:p>
    <w:p w14:paraId="4FDD6166" w14:textId="74AEBCC3" w:rsidR="003B07CC" w:rsidRDefault="003B07CC" w:rsidP="00F54B30">
      <w:pPr>
        <w:pStyle w:val="ListParagraph"/>
        <w:numPr>
          <w:ilvl w:val="0"/>
          <w:numId w:val="2"/>
        </w:numPr>
      </w:pPr>
      <w:r>
        <w:t xml:space="preserve">The </w:t>
      </w:r>
      <w:r w:rsidR="00B76B15">
        <w:t xml:space="preserve">available weather files: </w:t>
      </w:r>
      <w:r>
        <w:t xml:space="preserve">that </w:t>
      </w:r>
      <w:commentRangeStart w:id="7"/>
      <w:r>
        <w:t xml:space="preserve">impose large uncertainties </w:t>
      </w:r>
      <w:commentRangeEnd w:id="7"/>
      <w:r w:rsidR="007A40D6">
        <w:rPr>
          <w:rStyle w:val="CommentReference"/>
        </w:rPr>
        <w:commentReference w:id="7"/>
      </w:r>
      <w:r>
        <w:t xml:space="preserve">in particular with solar irradiance data that quite often is partially or fully modelled (as opposed to measured). Micro-climatic variations are widely ignored and understudied. </w:t>
      </w:r>
      <w:commentRangeStart w:id="8"/>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8"/>
      <w:r w:rsidR="00B440D5">
        <w:rPr>
          <w:rStyle w:val="CommentReference"/>
        </w:rPr>
        <w:commentReference w:id="8"/>
      </w:r>
    </w:p>
    <w:p w14:paraId="315D91CF" w14:textId="185C8C28" w:rsidR="00535254"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owever, we advocate here that it is key to acknowledge the discrepancy between model an</w:t>
      </w:r>
      <w:r w:rsidR="004A3646">
        <w:t xml:space="preserve">d reality </w:t>
      </w:r>
      <w:r w:rsidR="00FF0FCD">
        <w:t>when out</w:t>
      </w:r>
      <w:r w:rsidR="003B68F1">
        <w:t>puts from the model are compared to real-world observations</w:t>
      </w:r>
      <w:r w:rsidR="00FF0FCD">
        <w:t xml:space="preserve">, </w:t>
      </w:r>
      <w:r w:rsidR="00FF0FCD" w:rsidRPr="00372272">
        <w:rPr>
          <w:i/>
        </w:rPr>
        <w:t>e.g.</w:t>
      </w:r>
      <w:r w:rsidR="00FF0FCD">
        <w:t xml:space="preserve"> in a calibration task.</w:t>
      </w:r>
    </w:p>
    <w:p w14:paraId="0731DA5A" w14:textId="77777777" w:rsidR="00535254" w:rsidRDefault="00535254" w:rsidP="00356B27"/>
    <w:p w14:paraId="21E8256D" w14:textId="62A84E43" w:rsidR="00F54B30" w:rsidRDefault="00F54B30" w:rsidP="003B68F1">
      <w:pPr>
        <w:pStyle w:val="ListParagraph"/>
        <w:numPr>
          <w:ilvl w:val="0"/>
          <w:numId w:val="6"/>
        </w:numPr>
        <w:rPr>
          <w:b/>
        </w:rPr>
      </w:pPr>
      <w:r w:rsidRPr="003B68F1">
        <w:rPr>
          <w:b/>
        </w:rPr>
        <w:t>METHODOLOGY</w:t>
      </w:r>
    </w:p>
    <w:p w14:paraId="1EFB6BF9" w14:textId="29ED9AB8" w:rsidR="00D01942" w:rsidRDefault="003517FF" w:rsidP="003B68F1">
      <w:r>
        <w:t>The flowchart in Figure 1</w:t>
      </w:r>
      <w:r w:rsidR="005D3F0C">
        <w:t xml:space="preserve"> </w:t>
      </w:r>
      <w:r w:rsidR="00670A36">
        <w:t>illustrates</w:t>
      </w:r>
      <w:r w:rsidR="00D01942">
        <w:t xml:space="preserve"> the methodology we propose. This aims</w:t>
      </w:r>
      <w:r w:rsidR="005D3F0C">
        <w:t xml:space="preserve"> to sequentially</w:t>
      </w:r>
      <w:r w:rsidR="00D01942">
        <w:t xml:space="preserve"> rule out regions of the input space where a match between model outputs and observations can be confidently rejected </w:t>
      </w:r>
      <w:r w:rsidR="009F1AA2">
        <w:t xml:space="preserve">given the involved </w:t>
      </w:r>
      <w:r w:rsidR="00D01942">
        <w:t>uncertainties</w:t>
      </w:r>
      <w:r w:rsidR="005D3F0C">
        <w:t>.</w:t>
      </w:r>
      <w:r w:rsidR="00D01942">
        <w:t xml:space="preserve"> </w:t>
      </w:r>
      <w:r w:rsidR="009F1AA2">
        <w:t>We mainly</w:t>
      </w:r>
      <w:r w:rsidR="00305CFF">
        <w:t xml:space="preserve"> make use of two tools</w:t>
      </w:r>
      <w:r w:rsidR="009F1AA2">
        <w:t xml:space="preserve"> to accomplish the task</w:t>
      </w:r>
      <w:r w:rsidR="00305CFF">
        <w:t>:</w:t>
      </w:r>
    </w:p>
    <w:p w14:paraId="67CD9153" w14:textId="4DC45081" w:rsidR="00D01942" w:rsidRDefault="00D01942" w:rsidP="00D01942">
      <w:pPr>
        <w:pStyle w:val="ListParagraph"/>
        <w:numPr>
          <w:ilvl w:val="0"/>
          <w:numId w:val="34"/>
        </w:numPr>
      </w:pPr>
      <w:r>
        <w:t>Emulators</w:t>
      </w:r>
      <w:r w:rsidR="00305CFF">
        <w:t xml:space="preserve">: to instantaneously predict the model output at inputs where the model has not been run, and quantify the prediction </w:t>
      </w:r>
      <w:r w:rsidR="009F1AA2">
        <w:t>error</w:t>
      </w:r>
      <w:r w:rsidR="00305CFF">
        <w:t>;</w:t>
      </w:r>
    </w:p>
    <w:p w14:paraId="07B0C95A" w14:textId="1BDC5EC5" w:rsidR="00D01942" w:rsidRDefault="00D01942" w:rsidP="00D01942">
      <w:pPr>
        <w:pStyle w:val="ListParagraph"/>
        <w:numPr>
          <w:ilvl w:val="0"/>
          <w:numId w:val="34"/>
        </w:numPr>
      </w:pPr>
      <w:r>
        <w:t>Implausibility measures</w:t>
      </w:r>
      <w:r w:rsidR="00305CFF">
        <w:t xml:space="preserve">: to </w:t>
      </w:r>
      <w:r w:rsidR="009F1AA2">
        <w:t xml:space="preserve">statistically </w:t>
      </w:r>
      <w:r w:rsidR="00305CFF">
        <w:t xml:space="preserve">quantify the “distance” between model outputs and observations, in light of </w:t>
      </w:r>
      <w:r w:rsidR="00670A36">
        <w:t>different sources o</w:t>
      </w:r>
      <w:r w:rsidR="00305CFF">
        <w:t>f uncertainties.</w:t>
      </w:r>
    </w:p>
    <w:p w14:paraId="0D713276" w14:textId="7C9E20AC" w:rsidR="00DD3C77" w:rsidRDefault="00907EC0" w:rsidP="003B68F1">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t xml:space="preserve">(yellow in flowchart) </w:t>
      </w:r>
      <w:r w:rsidR="00120A44">
        <w:t xml:space="preserve">require </w:t>
      </w:r>
      <w:r>
        <w:t xml:space="preserve">to evaluate </w:t>
      </w:r>
      <w:r w:rsidR="00120A44">
        <w:t xml:space="preserve">the implausibility measure at a very large number of inputs x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are discussed in Section 3</w:t>
      </w:r>
      <w:r w:rsidR="00DD7BB8">
        <w:t>.4</w:t>
      </w:r>
      <w:r w:rsidR="003A424C">
        <w:t>.</w:t>
      </w:r>
    </w:p>
    <w:p w14:paraId="77137F92" w14:textId="5D912CC1" w:rsidR="005C4DCD" w:rsidRDefault="00A6511B" w:rsidP="003B68F1">
      <w:r>
        <w:rPr>
          <w:noProof/>
          <w:lang w:eastAsia="en-GB"/>
        </w:rPr>
        <w:lastRenderedPageBreak/>
        <w:drawing>
          <wp:inline distT="0" distB="0" distL="0" distR="0" wp14:anchorId="0DBD0A6C" wp14:editId="75D23A2A">
            <wp:extent cx="4237892" cy="61216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249982" cy="6139069"/>
                    </a:xfrm>
                    <a:prstGeom prst="rect">
                      <a:avLst/>
                    </a:prstGeom>
                  </pic:spPr>
                </pic:pic>
              </a:graphicData>
            </a:graphic>
          </wp:inline>
        </w:drawing>
      </w:r>
    </w:p>
    <w:p w14:paraId="72683179" w14:textId="28982066" w:rsidR="00A6511B" w:rsidRDefault="00A6511B" w:rsidP="00A6511B">
      <w:pPr>
        <w:pStyle w:val="Caption"/>
      </w:pPr>
      <w:r>
        <w:t xml:space="preserve">Figure </w:t>
      </w:r>
      <w:r w:rsidR="003517FF">
        <w:rPr>
          <w:noProof/>
        </w:rPr>
        <w:t>1</w:t>
      </w:r>
      <w:r>
        <w:t xml:space="preserve">: </w:t>
      </w:r>
      <w:r w:rsidR="003517FF">
        <w:t>Flow chart illustrating the methodology proposed in this study.</w:t>
      </w:r>
    </w:p>
    <w:p w14:paraId="22FF6318" w14:textId="77777777" w:rsidR="00A6511B" w:rsidRDefault="00A6511B" w:rsidP="003B68F1"/>
    <w:p w14:paraId="1F6F7610" w14:textId="57421CB8" w:rsidR="005C4DCD" w:rsidRPr="00D44C59" w:rsidRDefault="00DD3C77" w:rsidP="00D44C59">
      <w:pPr>
        <w:pStyle w:val="ListParagraph"/>
        <w:numPr>
          <w:ilvl w:val="1"/>
          <w:numId w:val="42"/>
        </w:numPr>
        <w:rPr>
          <w:b/>
        </w:rPr>
      </w:pPr>
      <w:r w:rsidRPr="00D44C59">
        <w:rPr>
          <w:b/>
        </w:rPr>
        <w:t>Quantify</w:t>
      </w:r>
      <w:r w:rsidR="00DA248C" w:rsidRPr="00D44C59">
        <w:rPr>
          <w:b/>
        </w:rPr>
        <w:t>ing</w:t>
      </w:r>
      <w:r w:rsidRPr="00D44C59">
        <w:rPr>
          <w:b/>
        </w:rPr>
        <w:t xml:space="preserve"> Model Discrepancy and Measurement Errors</w:t>
      </w:r>
      <w:r w:rsidR="00171230" w:rsidRPr="00D44C59">
        <w:rPr>
          <w:b/>
        </w:rPr>
        <w:t xml:space="preserve"> </w:t>
      </w:r>
    </w:p>
    <w:p w14:paraId="27DECCDD" w14:textId="054A39EB" w:rsidR="009D11FB" w:rsidRDefault="00DA248C" w:rsidP="00DD3C77">
      <w:r>
        <w:t xml:space="preserve">The </w:t>
      </w:r>
      <w:r w:rsidR="000C3214">
        <w:t>concepts of</w:t>
      </w:r>
      <w:r w:rsidR="00A07173">
        <w:t xml:space="preserve"> </w:t>
      </w:r>
      <w:r>
        <w:t xml:space="preserve">model discrepancy </w:t>
      </w:r>
      <w:r w:rsidR="009662B1">
        <w:t xml:space="preserve">(MD) </w:t>
      </w:r>
      <w:r>
        <w:t xml:space="preserve">and </w:t>
      </w:r>
      <w:r w:rsidR="009662B1">
        <w:t>observational error</w:t>
      </w:r>
      <w:r>
        <w:t xml:space="preserve"> </w:t>
      </w:r>
      <w:r w:rsidR="009662B1">
        <w:t xml:space="preserve">(OE) </w:t>
      </w:r>
      <w:r w:rsidR="000C3214">
        <w:t>are</w:t>
      </w:r>
      <w:r w:rsidR="009662B1">
        <w:t xml:space="preserve"> not unique to the conte</w:t>
      </w:r>
      <w:r w:rsidR="00E730AF">
        <w:t>xt of energy model calibration. T</w:t>
      </w:r>
      <w:r w:rsidR="00B469E6">
        <w:t>hey are in fact</w:t>
      </w:r>
      <w:r w:rsidR="000C3214">
        <w:t xml:space="preserve"> relevant to</w:t>
      </w:r>
      <w:r>
        <w:t xml:space="preserve"> any uncertainty analysis </w:t>
      </w:r>
      <w:r w:rsidR="000C3214">
        <w:t>linking</w:t>
      </w:r>
      <w:r>
        <w:t xml:space="preserve"> </w:t>
      </w:r>
      <w:r w:rsidR="00353E4A">
        <w:t xml:space="preserve">computer </w:t>
      </w:r>
      <w:r>
        <w:t xml:space="preserve">models </w:t>
      </w:r>
      <w:r w:rsidR="009662B1">
        <w:t>and</w:t>
      </w:r>
      <w:r w:rsidR="000C3214">
        <w:t xml:space="preserve"> </w:t>
      </w:r>
      <w:r w:rsidR="009662B1">
        <w:t>measurements</w:t>
      </w:r>
      <w:r>
        <w:t xml:space="preserve">. </w:t>
      </w:r>
      <w:r w:rsidR="00E730AF">
        <w:t xml:space="preserve">For the sake of illustration, in the following the reader may think of the computer model </w:t>
      </w:r>
      <w:r w:rsidR="00E730AF" w:rsidRPr="00E730AF">
        <w:rPr>
          <w:i/>
        </w:rPr>
        <w:t>f</w:t>
      </w:r>
      <w:r w:rsidR="00E730AF">
        <w:t xml:space="preserve"> as predicting energy consumption in a building, as a function of system properties </w:t>
      </w:r>
      <w:r w:rsidR="00E730AF" w:rsidRPr="00E730AF">
        <w:rPr>
          <w:i/>
        </w:rPr>
        <w:t>x</w:t>
      </w:r>
      <w:r w:rsidR="00E730AF">
        <w:t xml:space="preserve"> such as the ones in Table **.  </w:t>
      </w:r>
      <w:r w:rsidR="009D11FB">
        <w:t xml:space="preserve">The validity of the structure we present </w:t>
      </w:r>
      <w:r w:rsidR="003C1856">
        <w:t xml:space="preserve">here </w:t>
      </w:r>
      <w:r w:rsidR="009D11FB">
        <w:t>is however independent of the specific problem, and has in fact been successfully applied to a</w:t>
      </w:r>
      <w:r w:rsidR="003C1856">
        <w:t xml:space="preserve"> wide</w:t>
      </w:r>
      <w:r w:rsidR="009D11FB">
        <w:t xml:space="preserve"> range of contexts</w:t>
      </w:r>
      <w:r w:rsidR="00E81EE0">
        <w:t xml:space="preserve"> [44-47</w:t>
      </w:r>
      <w:r w:rsidR="00BF2314">
        <w:t>].</w:t>
      </w:r>
    </w:p>
    <w:p w14:paraId="501F3381" w14:textId="745EB7D2" w:rsidR="000C3214" w:rsidRDefault="00775907" w:rsidP="00DD3C77">
      <w:r>
        <w:t xml:space="preserve">Following </w:t>
      </w:r>
      <w:r w:rsidR="00BF2314">
        <w:t>[43]</w:t>
      </w:r>
      <w:r>
        <w:t xml:space="preserve">, we </w:t>
      </w:r>
      <w:r w:rsidR="000C3214">
        <w:t>assume that an appropriate choice of model inputs</w:t>
      </w:r>
      <w:r w:rsidR="00726622">
        <w:t xml:space="preserve"> exists</w:t>
      </w:r>
      <w:r w:rsidR="000C3214">
        <w:t>, x*,</w:t>
      </w:r>
      <w:r w:rsidR="00726622">
        <w:t xml:space="preserve"> </w:t>
      </w:r>
      <w:r w:rsidR="00BF2314">
        <w:t xml:space="preserve">that accurately represents the </w:t>
      </w:r>
      <w:r w:rsidR="000C3214">
        <w:t xml:space="preserve">values of </w:t>
      </w:r>
      <w:r w:rsidR="00BF2314">
        <w:t xml:space="preserve">the </w:t>
      </w:r>
      <w:r w:rsidR="000C3214">
        <w:t>system</w:t>
      </w:r>
      <w:r w:rsidR="003C1856">
        <w:t>’s</w:t>
      </w:r>
      <w:r w:rsidR="000C3214">
        <w:t xml:space="preserve"> properties. </w:t>
      </w:r>
      <w:r>
        <w:t>The</w:t>
      </w:r>
      <w:r w:rsidR="000C3214">
        <w:t xml:space="preserve"> </w:t>
      </w:r>
      <w:r w:rsidR="00726622">
        <w:t xml:space="preserve">real-world value </w:t>
      </w:r>
      <w:r w:rsidR="00726622" w:rsidRPr="00726622">
        <w:rPr>
          <w:i/>
        </w:rPr>
        <w:t>y</w:t>
      </w:r>
      <w:r w:rsidR="00726622">
        <w:t xml:space="preserve"> of the </w:t>
      </w:r>
      <w:r w:rsidR="00BF2314">
        <w:t>modelled quantity</w:t>
      </w:r>
      <w:r w:rsidR="00726622">
        <w:t xml:space="preserve"> and the </w:t>
      </w:r>
      <w:r w:rsidR="000C3214">
        <w:t xml:space="preserve">simulator output </w:t>
      </w:r>
      <w:r w:rsidR="000C3214" w:rsidRPr="00B469E6">
        <w:rPr>
          <w:i/>
        </w:rPr>
        <w:t>f(x*)</w:t>
      </w:r>
      <w:r w:rsidR="00726622">
        <w:t xml:space="preserve"> at </w:t>
      </w:r>
      <w:r w:rsidR="00B469E6">
        <w:t>the above choice</w:t>
      </w:r>
      <w:r w:rsidR="00726622">
        <w:t xml:space="preserve"> of inputs are </w:t>
      </w:r>
      <w:r>
        <w:t xml:space="preserve">then </w:t>
      </w:r>
      <w:r w:rsidR="00726622">
        <w:t xml:space="preserve">linked </w:t>
      </w:r>
      <w:r w:rsidR="000C3214">
        <w:t>via the formula:</w:t>
      </w:r>
    </w:p>
    <w:p w14:paraId="6CAB3F6C" w14:textId="60C31A19" w:rsidR="000C3214" w:rsidRDefault="00726622" w:rsidP="00DD3C77">
      <m:oMathPara>
        <m:oMath>
          <m:r>
            <w:rPr>
              <w:rFonts w:ascii="Cambria Math" w:hAnsi="Cambria Math"/>
            </w:rPr>
            <w:lastRenderedPageBreak/>
            <m:t>y=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77777777" w:rsidR="00203A75" w:rsidRDefault="005B0841" w:rsidP="00DD3C77">
      <w:r>
        <w:t>wher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0BF18D11" w:rsidR="005B0841" w:rsidRDefault="00203A75" w:rsidP="00DD3C77">
      <w:r>
        <w:t>T</w:t>
      </w:r>
      <w:r w:rsidR="005B0841">
        <w:t xml:space="preserve">he </w:t>
      </w:r>
      <w:r>
        <w:t xml:space="preserve">(unobservable) </w:t>
      </w:r>
      <w:r w:rsidR="002F17B8">
        <w:t xml:space="preserve">real-system </w:t>
      </w:r>
      <w:r w:rsidR="005B0841">
        <w:t xml:space="preserve">value </w:t>
      </w:r>
      <w:r w:rsidR="005B0841" w:rsidRPr="00775907">
        <w:rPr>
          <w:i/>
        </w:rPr>
        <w:t>y</w:t>
      </w:r>
      <w:r w:rsidR="00BF2314">
        <w:t xml:space="preserve"> </w:t>
      </w:r>
      <w:r w:rsidR="005B0841">
        <w:t xml:space="preserve">is usually </w:t>
      </w:r>
      <w:r w:rsidR="0072426B">
        <w:t>estimated</w:t>
      </w:r>
      <w:r w:rsidR="00775907">
        <w:t xml:space="preserve"> through measurements</w:t>
      </w:r>
      <w:r w:rsidR="002F17B8">
        <w:t xml:space="preserve"> </w:t>
      </w:r>
      <w:r>
        <w:rPr>
          <w:i/>
        </w:rPr>
        <w:t xml:space="preserve">z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78AECA02" w:rsidR="005B0841" w:rsidRDefault="002F17B8" w:rsidP="00DD3C77">
      <w:r>
        <w:t xml:space="preserve">where 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t xml:space="preserve">accounts for the </w:t>
      </w:r>
      <w:r w:rsidR="00203A75">
        <w:t xml:space="preserve">observational </w:t>
      </w:r>
      <w:r>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42B90F57" w14:textId="020C4334" w:rsidR="005C4DCD" w:rsidRDefault="00BA7558" w:rsidP="00F54B30">
      <w:r>
        <w:rPr>
          <w:rFonts w:eastAsiaTheme="minorEastAsia"/>
        </w:rPr>
        <w:t>Manufacturer guidelines are usually available to estimate the magnitude of O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and reality at the “best” (unknown) inputs </w:t>
      </w:r>
      <w:r w:rsidR="00A44107" w:rsidRPr="00A44107">
        <w:rPr>
          <w:rFonts w:eastAsiaTheme="minorEastAsia"/>
          <w:i/>
        </w:rPr>
        <w:t>x*</w:t>
      </w:r>
      <w:r w:rsidR="00A44107">
        <w:rPr>
          <w:rFonts w:eastAsiaTheme="minorEastAsia"/>
        </w:rPr>
        <w:t>.</w:t>
      </w:r>
      <w:r w:rsidR="003C1856">
        <w:rPr>
          <w:rFonts w:eastAsiaTheme="minorEastAsia"/>
        </w:rPr>
        <w:t xml:space="preserve"> In the case study discussed in this paper (Section 3) we consider both 10% and 20% MD,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3BDD3655" w14:textId="77777777" w:rsidR="003C1856" w:rsidRDefault="003C1856" w:rsidP="00F54B30"/>
    <w:p w14:paraId="5CE8C8E8" w14:textId="0CA535D9" w:rsidR="008B143B" w:rsidRPr="008B143B" w:rsidRDefault="005C4DCD" w:rsidP="00D44C59">
      <w:pPr>
        <w:pStyle w:val="ListParagraph"/>
        <w:numPr>
          <w:ilvl w:val="1"/>
          <w:numId w:val="42"/>
        </w:numPr>
        <w:rPr>
          <w:b/>
        </w:rPr>
      </w:pPr>
      <w:r w:rsidRPr="005C4DCD">
        <w:rPr>
          <w:b/>
        </w:rPr>
        <w:t xml:space="preserve">Bayes Linear Emulators as </w:t>
      </w:r>
      <w:r>
        <w:rPr>
          <w:b/>
        </w:rPr>
        <w:t>Fast Model Surrogates</w:t>
      </w:r>
    </w:p>
    <w:p w14:paraId="1CF9ADD0" w14:textId="47B4B02F" w:rsidR="00E91963" w:rsidRDefault="006059FA" w:rsidP="006059FA">
      <w:r>
        <w:t>* Sa</w:t>
      </w:r>
      <w:r w:rsidR="003C1856">
        <w:t>y what an emulator is and what is</w:t>
      </w:r>
      <w:r>
        <w:t xml:space="preserve"> needed to train one</w:t>
      </w:r>
    </w:p>
    <w:p w14:paraId="4EC38BC4" w14:textId="00556162" w:rsidR="006059FA" w:rsidRDefault="006059FA" w:rsidP="006059FA">
      <w:r>
        <w:t>* Illustrate main idea, but refer to literature for details. Do stress however that a number of choices should be made (the level of detail here is to be seen)</w:t>
      </w:r>
    </w:p>
    <w:p w14:paraId="6685955C" w14:textId="287FA71B" w:rsidR="006059FA" w:rsidRDefault="006059FA" w:rsidP="006059FA">
      <w:r>
        <w:t>* Possibly provide Dario’s Github link to R implementation of a function performing emulation.</w:t>
      </w:r>
    </w:p>
    <w:p w14:paraId="443A7287" w14:textId="77777777" w:rsidR="006059FA" w:rsidRDefault="006059FA" w:rsidP="006059FA"/>
    <w:p w14:paraId="27FA15E4" w14:textId="714C1077" w:rsidR="006059FA" w:rsidRPr="006059FA" w:rsidRDefault="006059FA" w:rsidP="00D44C59">
      <w:pPr>
        <w:pStyle w:val="ListParagraph"/>
        <w:numPr>
          <w:ilvl w:val="1"/>
          <w:numId w:val="42"/>
        </w:numPr>
        <w:rPr>
          <w:b/>
        </w:rPr>
      </w:pPr>
      <w:r w:rsidRPr="006059FA">
        <w:rPr>
          <w:b/>
        </w:rPr>
        <w:t>Implausibility Measure</w:t>
      </w:r>
    </w:p>
    <w:p w14:paraId="4F73F702" w14:textId="7C13A92E" w:rsidR="006059FA" w:rsidRDefault="006059FA" w:rsidP="006059FA">
      <w:r>
        <w:t xml:space="preserve">* Refer to notation of Sec 2.1, hence stress we want to compare real-world phenomenon y with the values we would observe under conditions x (f(x)+ model discrepancy). </w:t>
      </w:r>
    </w:p>
    <w:p w14:paraId="3A1A5091" w14:textId="75246ED4" w:rsidR="006059FA" w:rsidRDefault="006059FA" w:rsidP="006059FA">
      <w:r>
        <w:t xml:space="preserve">* </w:t>
      </w:r>
      <w:r w:rsidR="00DD7BB8">
        <w:t>C</w:t>
      </w:r>
      <w:r>
        <w:t>an only compare</w:t>
      </w:r>
      <w:r w:rsidR="00DD7BB8">
        <w:t xml:space="preserve"> f(x) and z. Moreover, f(x) unknown for most x. Replace f(x) by emulator, hence provide formula</w:t>
      </w:r>
      <w:r w:rsidR="008B143B">
        <w:t xml:space="preserve"> for IM</w:t>
      </w:r>
      <w:r w:rsidR="00DD7BB8">
        <w:t>.</w:t>
      </w:r>
    </w:p>
    <w:p w14:paraId="1FF92AFF" w14:textId="04178A1C" w:rsidR="00DD7BB8" w:rsidRDefault="00DD7BB8" w:rsidP="006059FA"/>
    <w:p w14:paraId="161A0195" w14:textId="44137BC2" w:rsidR="00DD7BB8" w:rsidRDefault="00DD7BB8" w:rsidP="00D44C59">
      <w:pPr>
        <w:pStyle w:val="ListParagraph"/>
        <w:numPr>
          <w:ilvl w:val="1"/>
          <w:numId w:val="42"/>
        </w:numPr>
        <w:rPr>
          <w:b/>
        </w:rPr>
      </w:pPr>
      <w:r w:rsidRPr="00DD7BB8">
        <w:rPr>
          <w:b/>
        </w:rPr>
        <w:t>History Matching (</w:t>
      </w:r>
      <w:r>
        <w:rPr>
          <w:b/>
        </w:rPr>
        <w:t>c</w:t>
      </w:r>
      <w:r w:rsidRPr="00DD7BB8">
        <w:rPr>
          <w:b/>
        </w:rPr>
        <w:t>alibration)</w:t>
      </w:r>
    </w:p>
    <w:p w14:paraId="121CF8EA" w14:textId="0135D6FB" w:rsidR="00DD7BB8" w:rsidRDefault="00DD7BB8" w:rsidP="00DD7BB8">
      <w:r>
        <w:t>* Need to decide on a threshold for the IM, above which inputs x are deemed implausible and discarded.</w:t>
      </w:r>
    </w:p>
    <w:p w14:paraId="16251266" w14:textId="2F3AE089" w:rsidR="00DD7BB8" w:rsidRDefault="00DD7BB8" w:rsidP="00DD7BB8">
      <w:r>
        <w:lastRenderedPageBreak/>
        <w:t>* Classical threshold can be 3. However, left to the j</w:t>
      </w:r>
      <w:r w:rsidR="00C42B45">
        <w:t>udgement of the researcher. May</w:t>
      </w:r>
      <w:r>
        <w:t xml:space="preserve"> use higher values </w:t>
      </w:r>
      <w:r w:rsidR="00C42B45">
        <w:t xml:space="preserve">for example </w:t>
      </w:r>
      <w:r>
        <w:t xml:space="preserve">if </w:t>
      </w:r>
      <w:r w:rsidR="00C42B45">
        <w:t xml:space="preserve">multiple observations are available hence </w:t>
      </w:r>
      <w:r>
        <w:t xml:space="preserve">more than one condition </w:t>
      </w:r>
      <w:r w:rsidR="00C42B45">
        <w:t>is being imposed.</w:t>
      </w:r>
    </w:p>
    <w:p w14:paraId="2B47A02D" w14:textId="0F426937" w:rsidR="00C42B45" w:rsidRDefault="00C42B45" w:rsidP="00DD7BB8">
      <w:r>
        <w:t xml:space="preserve">* Usually proceed in waves. At each wave, fit a new emulator based on training within the NROY region only. This is to get a more precise emulator in that region. Stop when emulator uncertainties do not improve within the NROY region found, or when emulator uncertainty is </w:t>
      </w:r>
      <w:r w:rsidR="00E81EE0">
        <w:t xml:space="preserve">anyway </w:t>
      </w:r>
      <w:r>
        <w:t xml:space="preserve">negligible compared to model discrepancy and measurement error. </w:t>
      </w:r>
    </w:p>
    <w:p w14:paraId="09CDE785" w14:textId="77777777" w:rsidR="003C1856" w:rsidRPr="00DD7BB8" w:rsidRDefault="003C1856" w:rsidP="00DD7BB8"/>
    <w:p w14:paraId="3A01C878" w14:textId="4C05E0AD" w:rsidR="00460076" w:rsidRPr="00D44C59" w:rsidRDefault="00F54B30" w:rsidP="00D44C59">
      <w:pPr>
        <w:pStyle w:val="ListParagraph"/>
        <w:numPr>
          <w:ilvl w:val="0"/>
          <w:numId w:val="6"/>
        </w:numPr>
        <w:rPr>
          <w:rFonts w:ascii="Calibri" w:eastAsia="Times New Roman" w:hAnsi="Calibri" w:cs="Times New Roman"/>
          <w:b/>
          <w:color w:val="000000"/>
          <w:lang w:eastAsia="en-GB"/>
        </w:rPr>
      </w:pPr>
      <w:r w:rsidRPr="00D44C59">
        <w:rPr>
          <w:rFonts w:ascii="Calibri" w:eastAsia="Times New Roman" w:hAnsi="Calibri" w:cs="Times New Roman"/>
          <w:b/>
          <w:color w:val="000000"/>
          <w:lang w:eastAsia="en-GB"/>
        </w:rPr>
        <w:t>C</w:t>
      </w:r>
      <w:r w:rsidR="00B26A05">
        <w:rPr>
          <w:rFonts w:ascii="Calibri" w:eastAsia="Times New Roman" w:hAnsi="Calibri" w:cs="Times New Roman"/>
          <w:b/>
          <w:color w:val="000000"/>
          <w:lang w:eastAsia="en-GB"/>
        </w:rPr>
        <w:t xml:space="preserve">ASE </w:t>
      </w:r>
      <w:r w:rsidRPr="00D44C59">
        <w:rPr>
          <w:rFonts w:ascii="Calibri" w:eastAsia="Times New Roman" w:hAnsi="Calibri" w:cs="Times New Roman"/>
          <w:b/>
          <w:color w:val="000000"/>
          <w:lang w:eastAsia="en-GB"/>
        </w:rPr>
        <w:t>STUDY</w:t>
      </w:r>
    </w:p>
    <w:p w14:paraId="7E30E3A5" w14:textId="75B27816" w:rsidR="00B26A05" w:rsidRPr="00B26A05" w:rsidRDefault="00B26A05" w:rsidP="00B26A05">
      <w:pPr>
        <w:ind w:left="360"/>
        <w:rPr>
          <w:b/>
          <w:lang w:bidi="en-US"/>
        </w:rPr>
      </w:pPr>
      <w:r w:rsidRPr="00B26A05">
        <w:rPr>
          <w:b/>
          <w:lang w:bidi="en-US"/>
        </w:rPr>
        <w:t>4.1 Building</w:t>
      </w:r>
    </w:p>
    <w:p w14:paraId="79D96253" w14:textId="734A2315" w:rsidR="00284BEA" w:rsidRDefault="00284BEA" w:rsidP="00284BEA">
      <w:pPr>
        <w:rPr>
          <w:lang w:bidi="en-US"/>
        </w:rPr>
      </w:pPr>
      <w:r w:rsidRPr="00B26A05">
        <w:rPr>
          <w:lang w:bidi="en-US"/>
        </w:rPr>
        <w:t>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7E998B0B" w14:textId="77777777" w:rsidR="00284BEA" w:rsidRPr="00284BEA" w:rsidRDefault="00284BEA" w:rsidP="00284BEA">
      <w:pPr>
        <w:rPr>
          <w:lang w:bidi="en-US"/>
        </w:rPr>
      </w:pPr>
    </w:p>
    <w:p w14:paraId="4566CD07" w14:textId="340B44BA" w:rsidR="00284BEA" w:rsidRPr="001E7B27" w:rsidRDefault="00CF6841" w:rsidP="00284BEA">
      <w:pPr>
        <w:rPr>
          <w:b/>
          <w:bCs/>
          <w:lang w:bidi="en-US"/>
        </w:rPr>
      </w:pPr>
      <w:r>
        <w:rPr>
          <w:b/>
          <w:bCs/>
          <w:lang w:bidi="en-US"/>
        </w:rPr>
        <w:t>4</w:t>
      </w:r>
      <w:r w:rsidR="00284BEA" w:rsidRPr="60C29E96">
        <w:rPr>
          <w:b/>
          <w:bCs/>
          <w:lang w:bidi="en-US"/>
        </w:rPr>
        <w:t>.</w:t>
      </w:r>
      <w:r>
        <w:rPr>
          <w:b/>
          <w:bCs/>
          <w:lang w:bidi="en-US"/>
        </w:rPr>
        <w:t>2</w:t>
      </w:r>
      <w:r w:rsidR="00284BEA" w:rsidRPr="60C29E96">
        <w:rPr>
          <w:b/>
          <w:bCs/>
          <w:lang w:bidi="en-US"/>
        </w:rPr>
        <w:t xml:space="preserve"> Energy and temperature data collection</w:t>
      </w:r>
    </w:p>
    <w:p w14:paraId="13D45F29" w14:textId="2A2BF14F" w:rsidR="00284BEA" w:rsidRPr="003517FF" w:rsidRDefault="00284BEA" w:rsidP="00284BEA">
      <w:pPr>
        <w:rPr>
          <w:lang w:bidi="en-US"/>
        </w:rPr>
      </w:pPr>
      <w:r w:rsidRPr="003517FF">
        <w:rPr>
          <w:lang w:bidi="en-US"/>
        </w:rPr>
        <w:t>A proprietary set of environmental and energy sensors were deployed to compile electricity and zone temperatures (</w:t>
      </w:r>
      <w:r w:rsidRPr="003517FF">
        <w:rPr>
          <w:highlight w:val="yellow"/>
          <w:lang w:bidi="en-US"/>
        </w:rPr>
        <w:t>Fig. 1</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9"/>
      <w:r w:rsidRPr="003517FF">
        <w:rPr>
          <w:lang w:bidi="en-US"/>
        </w:rPr>
        <w:t>hourly</w:t>
      </w:r>
      <w:commentRangeEnd w:id="9"/>
      <w:r w:rsidRPr="003517FF">
        <w:rPr>
          <w:rStyle w:val="CommentReference"/>
        </w:rPr>
        <w:commentReference w:id="9"/>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555364A9" w14:textId="77777777" w:rsidR="00284BEA" w:rsidRDefault="00284BEA" w:rsidP="00284BEA">
      <w:pPr>
        <w:rPr>
          <w:lang w:bidi="en-US"/>
        </w:rPr>
      </w:pPr>
    </w:p>
    <w:p w14:paraId="7B498D25" w14:textId="77777777" w:rsidR="00284BEA" w:rsidRDefault="00284BEA" w:rsidP="00284BEA">
      <w:pPr>
        <w:keepNext/>
      </w:pPr>
      <w:r w:rsidRPr="00F259B5">
        <w:rPr>
          <w:noProof/>
          <w:lang w:eastAsia="en-GB"/>
        </w:rPr>
        <w:lastRenderedPageBreak/>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48BBCB5E"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77777777" w:rsidR="00284BEA" w:rsidRDefault="00284BEA" w:rsidP="00284BEA">
      <w:pPr>
        <w:pStyle w:val="Caption"/>
      </w:pPr>
      <w:r>
        <w:t xml:space="preserve">Figure </w:t>
      </w:r>
      <w:r w:rsidRPr="622EBFD4">
        <w:rPr>
          <w:noProof/>
        </w:rPr>
        <w:fldChar w:fldCharType="begin"/>
      </w:r>
      <w:r w:rsidRPr="622EBFD4">
        <w:rPr>
          <w:noProof/>
        </w:rPr>
        <w:instrText xml:space="preserve"> SEQ Figure \* ARABIC </w:instrText>
      </w:r>
      <w:r w:rsidRPr="622EBFD4">
        <w:rPr>
          <w:noProof/>
        </w:rPr>
        <w:fldChar w:fldCharType="separate"/>
      </w:r>
      <w:r w:rsidRPr="622EBFD4">
        <w:rPr>
          <w:noProof/>
        </w:rPr>
        <w:t>1</w:t>
      </w:r>
      <w:r w:rsidRPr="622EBFD4">
        <w:rPr>
          <w:noProof/>
        </w:rPr>
        <w:fldChar w:fldCharType="end"/>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153DEA3D" w:rsidR="00284BEA" w:rsidRPr="001E7B27" w:rsidRDefault="00CF6841" w:rsidP="00284BEA">
      <w:pPr>
        <w:rPr>
          <w:b/>
          <w:bCs/>
          <w:lang w:bidi="en-US"/>
        </w:rPr>
      </w:pPr>
      <w:r>
        <w:rPr>
          <w:b/>
          <w:bCs/>
          <w:lang w:bidi="en-US"/>
        </w:rPr>
        <w:t>4.3</w:t>
      </w:r>
      <w:r w:rsidR="00284BEA" w:rsidRPr="622EBFD4">
        <w:rPr>
          <w:b/>
          <w:bCs/>
          <w:lang w:bidi="en-US"/>
        </w:rPr>
        <w:t xml:space="preserve"> Input parameter</w:t>
      </w:r>
      <w:r>
        <w:rPr>
          <w:b/>
          <w:bCs/>
          <w:lang w:bidi="en-US"/>
        </w:rPr>
        <w:t xml:space="preserve"> range</w:t>
      </w:r>
      <w:r w:rsidR="00284BEA" w:rsidRPr="622EBFD4">
        <w:rPr>
          <w:b/>
          <w:bCs/>
          <w:lang w:bidi="en-US"/>
        </w:rPr>
        <w:t xml:space="preserve"> selection</w:t>
      </w:r>
    </w:p>
    <w:p w14:paraId="4C02223E" w14:textId="65D80C24"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Pr>
          <w:highlight w:val="yellow"/>
          <w:lang w:bidi="en-US"/>
        </w:rPr>
        <w:t>2</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0"/>
      <w:r w:rsidRPr="60C29E96">
        <w:rPr>
          <w:lang w:bidi="en-US"/>
        </w:rPr>
        <w:t xml:space="preserve">standardised </w:t>
      </w:r>
      <w:commentRangeEnd w:id="10"/>
      <w:r>
        <w:rPr>
          <w:rStyle w:val="CommentReference"/>
        </w:rPr>
        <w:commentReference w:id="10"/>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a uniformly distributed uncertainty band 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77777777"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similar to the case-study building. Therefore 0.5 </w:t>
      </w:r>
      <w:r>
        <w:rPr>
          <w:lang w:bidi="en-US"/>
        </w:rPr>
        <w:t xml:space="preserve">ACH </w:t>
      </w:r>
      <w:r w:rsidRPr="60C29E96">
        <w:rPr>
          <w:lang w:bidi="en-US"/>
        </w:rPr>
        <w:t>informed the calibrated base model with 0.25-0.95 ACH representing the range of possibilities that batch simulations in the Bayesian emulator explored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7F0A5F">
        <w:rPr>
          <w:rFonts w:ascii="Calibri" w:eastAsia="Calibri" w:hAnsi="Calibri" w:cs="Calibri"/>
          <w:highlight w:val="red"/>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435CFDE4" w14:textId="246EACDC" w:rsidR="00284BEA" w:rsidRDefault="00284BEA" w:rsidP="00284BEA">
      <w:pPr>
        <w:rPr>
          <w:rFonts w:ascii="Calibri" w:eastAsia="Times New Roman" w:hAnsi="Calibri" w:cs="Times New Roman"/>
          <w:b/>
          <w:color w:val="000000"/>
          <w:lang w:eastAsia="en-GB"/>
        </w:rPr>
      </w:pPr>
    </w:p>
    <w:p w14:paraId="2BE134E1" w14:textId="77777777" w:rsidR="006114C2" w:rsidRDefault="006114C2" w:rsidP="006114C2">
      <w:r>
        <w:lastRenderedPageBreak/>
        <w:t>Table 2 Parameter inputs for energy model development of the case-study building</w:t>
      </w:r>
    </w:p>
    <w:tbl>
      <w:tblPr>
        <w:tblW w:w="13832" w:type="dxa"/>
        <w:tblLook w:val="04A0" w:firstRow="1" w:lastRow="0" w:firstColumn="1" w:lastColumn="0" w:noHBand="0" w:noVBand="1"/>
      </w:tblPr>
      <w:tblGrid>
        <w:gridCol w:w="3983"/>
        <w:gridCol w:w="7930"/>
        <w:gridCol w:w="1919"/>
      </w:tblGrid>
      <w:tr w:rsidR="006114C2" w:rsidRPr="000019D9" w14:paraId="3ECA4271" w14:textId="77777777" w:rsidTr="00DF5BDB">
        <w:trPr>
          <w:trHeight w:val="288"/>
        </w:trPr>
        <w:tc>
          <w:tcPr>
            <w:tcW w:w="3983" w:type="dxa"/>
            <w:tcBorders>
              <w:top w:val="nil"/>
              <w:left w:val="nil"/>
              <w:bottom w:val="nil"/>
              <w:right w:val="nil"/>
            </w:tcBorders>
            <w:shd w:val="clear" w:color="auto" w:fill="auto"/>
            <w:noWrap/>
            <w:vAlign w:val="center"/>
            <w:hideMark/>
          </w:tcPr>
          <w:p w14:paraId="79B66205"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4DB4231" w14:textId="77777777" w:rsidR="006114C2" w:rsidRPr="000019D9" w:rsidRDefault="006114C2" w:rsidP="00DF5BDB">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A872CB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114C2" w:rsidRPr="000019D9" w14:paraId="63A13443" w14:textId="77777777" w:rsidTr="00DF5BDB">
        <w:trPr>
          <w:trHeight w:val="288"/>
        </w:trPr>
        <w:tc>
          <w:tcPr>
            <w:tcW w:w="3983" w:type="dxa"/>
            <w:tcBorders>
              <w:top w:val="nil"/>
              <w:left w:val="nil"/>
              <w:bottom w:val="nil"/>
              <w:right w:val="nil"/>
            </w:tcBorders>
            <w:shd w:val="clear" w:color="auto" w:fill="auto"/>
            <w:noWrap/>
            <w:vAlign w:val="center"/>
            <w:hideMark/>
          </w:tcPr>
          <w:p w14:paraId="7063AF1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B4198A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5E89B2E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9E5B838" w14:textId="77777777" w:rsidTr="00DF5BDB">
        <w:trPr>
          <w:trHeight w:val="288"/>
        </w:trPr>
        <w:tc>
          <w:tcPr>
            <w:tcW w:w="3983" w:type="dxa"/>
            <w:tcBorders>
              <w:top w:val="nil"/>
              <w:left w:val="nil"/>
              <w:bottom w:val="nil"/>
              <w:right w:val="nil"/>
            </w:tcBorders>
            <w:shd w:val="clear" w:color="auto" w:fill="auto"/>
            <w:noWrap/>
            <w:vAlign w:val="center"/>
            <w:hideMark/>
          </w:tcPr>
          <w:p w14:paraId="3A5EE1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setpoint (setback) </w:t>
            </w:r>
          </w:p>
        </w:tc>
        <w:tc>
          <w:tcPr>
            <w:tcW w:w="7930" w:type="dxa"/>
            <w:tcBorders>
              <w:top w:val="nil"/>
              <w:left w:val="nil"/>
              <w:bottom w:val="nil"/>
              <w:right w:val="nil"/>
            </w:tcBorders>
            <w:shd w:val="clear" w:color="auto" w:fill="auto"/>
            <w:noWrap/>
            <w:vAlign w:val="center"/>
            <w:hideMark/>
          </w:tcPr>
          <w:p w14:paraId="64F2733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4439D67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114C2" w:rsidRPr="000019D9" w14:paraId="3539B142" w14:textId="77777777" w:rsidTr="00DF5BDB">
        <w:trPr>
          <w:trHeight w:val="288"/>
        </w:trPr>
        <w:tc>
          <w:tcPr>
            <w:tcW w:w="3983" w:type="dxa"/>
            <w:tcBorders>
              <w:top w:val="nil"/>
              <w:left w:val="nil"/>
              <w:bottom w:val="nil"/>
              <w:right w:val="nil"/>
            </w:tcBorders>
            <w:shd w:val="clear" w:color="auto" w:fill="auto"/>
            <w:noWrap/>
            <w:vAlign w:val="center"/>
          </w:tcPr>
          <w:p w14:paraId="7CD93B7E"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34CC5A6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1EB5884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C10F27D" w14:textId="77777777" w:rsidTr="00DF5BDB">
        <w:trPr>
          <w:trHeight w:val="288"/>
        </w:trPr>
        <w:tc>
          <w:tcPr>
            <w:tcW w:w="3983" w:type="dxa"/>
            <w:tcBorders>
              <w:top w:val="nil"/>
              <w:left w:val="nil"/>
              <w:bottom w:val="nil"/>
              <w:right w:val="nil"/>
            </w:tcBorders>
            <w:shd w:val="clear" w:color="auto" w:fill="auto"/>
            <w:noWrap/>
            <w:vAlign w:val="center"/>
          </w:tcPr>
          <w:p w14:paraId="015203ED"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426D517F"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6DC4A0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692DC2D" w14:textId="77777777" w:rsidTr="00DF5BDB">
        <w:trPr>
          <w:trHeight w:val="288"/>
        </w:trPr>
        <w:tc>
          <w:tcPr>
            <w:tcW w:w="3983" w:type="dxa"/>
            <w:tcBorders>
              <w:top w:val="nil"/>
              <w:left w:val="nil"/>
              <w:bottom w:val="nil"/>
              <w:right w:val="nil"/>
            </w:tcBorders>
            <w:shd w:val="clear" w:color="auto" w:fill="auto"/>
            <w:noWrap/>
            <w:vAlign w:val="center"/>
          </w:tcPr>
          <w:p w14:paraId="3133A0AB"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4A79252"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4BA5113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7D26183" w14:textId="77777777" w:rsidTr="00DF5BDB">
        <w:trPr>
          <w:trHeight w:val="288"/>
        </w:trPr>
        <w:tc>
          <w:tcPr>
            <w:tcW w:w="3983" w:type="dxa"/>
            <w:tcBorders>
              <w:top w:val="nil"/>
              <w:left w:val="nil"/>
              <w:bottom w:val="nil"/>
              <w:right w:val="nil"/>
            </w:tcBorders>
            <w:shd w:val="clear" w:color="auto" w:fill="auto"/>
            <w:noWrap/>
            <w:vAlign w:val="center"/>
            <w:hideMark/>
          </w:tcPr>
          <w:p w14:paraId="1B1578B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21C52AE6"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Pr="000019D9">
              <w:rPr>
                <w:rFonts w:ascii="Calibri" w:eastAsia="Times New Roman" w:hAnsi="Calibri" w:cs="Times New Roman"/>
                <w:lang w:eastAsia="en-GB"/>
              </w:rPr>
              <w:t xml:space="preserve">% </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Pr>
                <w:rFonts w:ascii="Calibri" w:eastAsia="Times New Roman" w:hAnsi="Calibri" w:cs="Times New Roman"/>
                <w:lang w:eastAsia="en-GB"/>
              </w:rPr>
              <w:t xml:space="preserve">– </w:t>
            </w:r>
            <w:r w:rsidRPr="000019D9">
              <w:rPr>
                <w:rFonts w:ascii="Calibri" w:eastAsia="Times New Roman" w:hAnsi="Calibri" w:cs="Times New Roman"/>
                <w:lang w:eastAsia="en-GB"/>
              </w:rPr>
              <w:t>77°C/55°C F+R)</w:t>
            </w:r>
          </w:p>
        </w:tc>
        <w:tc>
          <w:tcPr>
            <w:tcW w:w="1919" w:type="dxa"/>
            <w:tcBorders>
              <w:top w:val="nil"/>
              <w:left w:val="nil"/>
              <w:bottom w:val="nil"/>
              <w:right w:val="nil"/>
            </w:tcBorders>
            <w:shd w:val="clear" w:color="auto" w:fill="auto"/>
            <w:noWrap/>
            <w:vAlign w:val="bottom"/>
            <w:hideMark/>
          </w:tcPr>
          <w:p w14:paraId="240B7D4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114C2" w:rsidRPr="000019D9" w14:paraId="22207C1D" w14:textId="77777777" w:rsidTr="00DF5BDB">
        <w:trPr>
          <w:trHeight w:val="288"/>
        </w:trPr>
        <w:tc>
          <w:tcPr>
            <w:tcW w:w="3983" w:type="dxa"/>
            <w:tcBorders>
              <w:top w:val="nil"/>
              <w:left w:val="nil"/>
              <w:bottom w:val="nil"/>
              <w:right w:val="nil"/>
            </w:tcBorders>
            <w:shd w:val="clear" w:color="auto" w:fill="auto"/>
            <w:noWrap/>
            <w:vAlign w:val="center"/>
            <w:hideMark/>
          </w:tcPr>
          <w:p w14:paraId="0CF3D26F"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00DC98C3"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59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9DD194E"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D5B2BCE" w14:textId="77777777" w:rsidTr="00DF5BDB">
        <w:trPr>
          <w:trHeight w:val="288"/>
        </w:trPr>
        <w:tc>
          <w:tcPr>
            <w:tcW w:w="3983" w:type="dxa"/>
            <w:tcBorders>
              <w:top w:val="nil"/>
              <w:left w:val="nil"/>
              <w:bottom w:val="nil"/>
              <w:right w:val="nil"/>
            </w:tcBorders>
            <w:shd w:val="clear" w:color="auto" w:fill="auto"/>
            <w:noWrap/>
            <w:vAlign w:val="center"/>
          </w:tcPr>
          <w:p w14:paraId="53461B0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4388678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62F85ED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0C70F7E" w14:textId="77777777" w:rsidTr="00DF5BDB">
        <w:trPr>
          <w:trHeight w:val="288"/>
        </w:trPr>
        <w:tc>
          <w:tcPr>
            <w:tcW w:w="3983" w:type="dxa"/>
            <w:tcBorders>
              <w:top w:val="nil"/>
              <w:left w:val="nil"/>
              <w:bottom w:val="nil"/>
              <w:right w:val="nil"/>
            </w:tcBorders>
            <w:shd w:val="clear" w:color="auto" w:fill="auto"/>
            <w:noWrap/>
            <w:vAlign w:val="center"/>
            <w:hideMark/>
          </w:tcPr>
          <w:p w14:paraId="5DAC658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39C021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Pr="000019D9">
              <w:rPr>
                <w:rFonts w:ascii="Calibri" w:eastAsia="Times New Roman" w:hAnsi="Calibri" w:cs="Times New Roman"/>
                <w:vertAlign w:val="superscript"/>
                <w:lang w:eastAsia="en-GB"/>
              </w:rPr>
              <w:t xml:space="preserve">2 </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1AD5A27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01F5B886" w14:textId="77777777" w:rsidTr="00DF5BDB">
        <w:trPr>
          <w:trHeight w:val="324"/>
        </w:trPr>
        <w:tc>
          <w:tcPr>
            <w:tcW w:w="3983" w:type="dxa"/>
            <w:tcBorders>
              <w:top w:val="nil"/>
              <w:left w:val="nil"/>
              <w:bottom w:val="nil"/>
              <w:right w:val="nil"/>
            </w:tcBorders>
            <w:shd w:val="clear" w:color="auto" w:fill="auto"/>
            <w:noWrap/>
            <w:vAlign w:val="center"/>
            <w:hideMark/>
          </w:tcPr>
          <w:p w14:paraId="3FAA213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7CC885D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33C404B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F86B116" w14:textId="77777777" w:rsidTr="00DF5BDB">
        <w:trPr>
          <w:trHeight w:val="288"/>
        </w:trPr>
        <w:tc>
          <w:tcPr>
            <w:tcW w:w="3983" w:type="dxa"/>
            <w:tcBorders>
              <w:top w:val="nil"/>
              <w:left w:val="nil"/>
              <w:bottom w:val="nil"/>
              <w:right w:val="nil"/>
            </w:tcBorders>
            <w:shd w:val="clear" w:color="auto" w:fill="auto"/>
            <w:noWrap/>
            <w:vAlign w:val="center"/>
            <w:hideMark/>
          </w:tcPr>
          <w:p w14:paraId="4AB4B090"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10E673E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73F8815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43D17388" w14:textId="77777777" w:rsidTr="00DF5BDB">
        <w:trPr>
          <w:trHeight w:val="288"/>
        </w:trPr>
        <w:tc>
          <w:tcPr>
            <w:tcW w:w="3983" w:type="dxa"/>
            <w:tcBorders>
              <w:top w:val="nil"/>
              <w:left w:val="nil"/>
              <w:bottom w:val="nil"/>
              <w:right w:val="nil"/>
            </w:tcBorders>
            <w:shd w:val="clear" w:color="auto" w:fill="auto"/>
            <w:noWrap/>
            <w:vAlign w:val="center"/>
          </w:tcPr>
          <w:p w14:paraId="0D4461C0"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1366C48A" w14:textId="77777777" w:rsidR="006114C2" w:rsidRPr="00D122E5" w:rsidRDefault="006114C2" w:rsidP="00DF5BDB">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688EA80A"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D875169" w14:textId="77777777" w:rsidTr="00DF5BDB">
        <w:trPr>
          <w:trHeight w:val="288"/>
        </w:trPr>
        <w:tc>
          <w:tcPr>
            <w:tcW w:w="3983" w:type="dxa"/>
            <w:tcBorders>
              <w:top w:val="nil"/>
              <w:left w:val="nil"/>
              <w:bottom w:val="nil"/>
              <w:right w:val="nil"/>
            </w:tcBorders>
            <w:shd w:val="clear" w:color="auto" w:fill="auto"/>
            <w:noWrap/>
            <w:vAlign w:val="center"/>
          </w:tcPr>
          <w:p w14:paraId="5549F176"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 annual gas (electricity) consumption (2016)</w:t>
            </w:r>
          </w:p>
        </w:tc>
        <w:tc>
          <w:tcPr>
            <w:tcW w:w="7930" w:type="dxa"/>
            <w:tcBorders>
              <w:top w:val="nil"/>
              <w:left w:val="nil"/>
              <w:bottom w:val="nil"/>
              <w:right w:val="nil"/>
            </w:tcBorders>
            <w:shd w:val="clear" w:color="auto" w:fill="auto"/>
            <w:vAlign w:val="center"/>
          </w:tcPr>
          <w:p w14:paraId="10C11988" w14:textId="77777777" w:rsidR="006114C2"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 xml:space="preserve">15,381 kWh (2,991 kWh) </w:t>
            </w:r>
          </w:p>
        </w:tc>
        <w:tc>
          <w:tcPr>
            <w:tcW w:w="1919" w:type="dxa"/>
            <w:tcBorders>
              <w:top w:val="nil"/>
              <w:left w:val="nil"/>
              <w:bottom w:val="nil"/>
              <w:right w:val="nil"/>
            </w:tcBorders>
            <w:shd w:val="clear" w:color="auto" w:fill="auto"/>
            <w:noWrap/>
            <w:vAlign w:val="bottom"/>
          </w:tcPr>
          <w:p w14:paraId="5AFD2BD4"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87C7ECD" w14:textId="77777777" w:rsidTr="00DF5BDB">
        <w:trPr>
          <w:trHeight w:val="288"/>
        </w:trPr>
        <w:tc>
          <w:tcPr>
            <w:tcW w:w="3983" w:type="dxa"/>
            <w:tcBorders>
              <w:top w:val="nil"/>
              <w:left w:val="nil"/>
              <w:bottom w:val="nil"/>
              <w:right w:val="nil"/>
            </w:tcBorders>
            <w:shd w:val="clear" w:color="auto" w:fill="auto"/>
            <w:noWrap/>
            <w:vAlign w:val="center"/>
            <w:hideMark/>
          </w:tcPr>
          <w:p w14:paraId="0B4B0A7B"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58DDC249" w14:textId="77777777" w:rsidR="006114C2" w:rsidRPr="000019D9" w:rsidRDefault="006114C2" w:rsidP="00DF5BDB">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4E734DCD"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p>
        </w:tc>
      </w:tr>
      <w:tr w:rsidR="006114C2" w:rsidRPr="000019D9" w14:paraId="299A224D" w14:textId="77777777" w:rsidTr="00DF5BDB">
        <w:trPr>
          <w:trHeight w:val="288"/>
        </w:trPr>
        <w:tc>
          <w:tcPr>
            <w:tcW w:w="3983" w:type="dxa"/>
            <w:tcBorders>
              <w:top w:val="nil"/>
              <w:left w:val="nil"/>
              <w:bottom w:val="nil"/>
              <w:right w:val="nil"/>
            </w:tcBorders>
            <w:shd w:val="clear" w:color="auto" w:fill="auto"/>
            <w:noWrap/>
            <w:vAlign w:val="center"/>
            <w:hideMark/>
          </w:tcPr>
          <w:p w14:paraId="1B19435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3338EAF2"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114C2" w:rsidRPr="000019D9" w14:paraId="6BEB7CCF" w14:textId="77777777" w:rsidTr="00DF5BDB">
        <w:trPr>
          <w:trHeight w:val="327"/>
        </w:trPr>
        <w:tc>
          <w:tcPr>
            <w:tcW w:w="3983" w:type="dxa"/>
            <w:tcBorders>
              <w:top w:val="nil"/>
              <w:left w:val="nil"/>
              <w:bottom w:val="nil"/>
              <w:right w:val="nil"/>
            </w:tcBorders>
            <w:shd w:val="clear" w:color="auto" w:fill="auto"/>
            <w:noWrap/>
            <w:vAlign w:val="center"/>
            <w:hideMark/>
          </w:tcPr>
          <w:p w14:paraId="1922BC6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4A208B1"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7344944" w14:textId="77777777" w:rsidR="006114C2" w:rsidRPr="000019D9" w:rsidRDefault="006114C2" w:rsidP="00DF5BDB">
            <w:pPr>
              <w:spacing w:after="0" w:line="240" w:lineRule="auto"/>
              <w:rPr>
                <w:rFonts w:ascii="Calibri" w:eastAsia="Times New Roman" w:hAnsi="Calibri" w:cs="Times New Roman"/>
                <w:u w:val="double"/>
                <w:lang w:eastAsia="en-GB"/>
              </w:rPr>
            </w:pPr>
          </w:p>
        </w:tc>
      </w:tr>
      <w:tr w:rsidR="006114C2" w:rsidRPr="000019D9" w14:paraId="483319EE" w14:textId="77777777" w:rsidTr="00DF5BDB">
        <w:trPr>
          <w:trHeight w:val="288"/>
        </w:trPr>
        <w:tc>
          <w:tcPr>
            <w:tcW w:w="3983" w:type="dxa"/>
            <w:tcBorders>
              <w:top w:val="nil"/>
              <w:left w:val="nil"/>
              <w:bottom w:val="nil"/>
              <w:right w:val="nil"/>
            </w:tcBorders>
            <w:shd w:val="clear" w:color="auto" w:fill="auto"/>
            <w:noWrap/>
            <w:vAlign w:val="center"/>
            <w:hideMark/>
          </w:tcPr>
          <w:p w14:paraId="441FF98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19B3775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14F64EA0" w14:textId="77777777" w:rsidR="006114C2" w:rsidRPr="000019D9" w:rsidRDefault="006114C2" w:rsidP="00DF5BDB">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114C2" w:rsidRPr="000019D9" w14:paraId="7FEAC941" w14:textId="77777777" w:rsidTr="00DF5BDB">
        <w:trPr>
          <w:trHeight w:val="324"/>
        </w:trPr>
        <w:tc>
          <w:tcPr>
            <w:tcW w:w="3983" w:type="dxa"/>
            <w:tcBorders>
              <w:top w:val="nil"/>
              <w:left w:val="nil"/>
              <w:bottom w:val="nil"/>
              <w:right w:val="nil"/>
            </w:tcBorders>
            <w:shd w:val="clear" w:color="auto" w:fill="auto"/>
            <w:noWrap/>
            <w:vAlign w:val="center"/>
            <w:hideMark/>
          </w:tcPr>
          <w:p w14:paraId="6B76961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3F6856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20BFFA1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114C2" w:rsidRPr="000019D9" w14:paraId="5A8704B2" w14:textId="77777777" w:rsidTr="00DF5BDB">
        <w:trPr>
          <w:trHeight w:val="336"/>
        </w:trPr>
        <w:tc>
          <w:tcPr>
            <w:tcW w:w="3983" w:type="dxa"/>
            <w:tcBorders>
              <w:top w:val="nil"/>
              <w:left w:val="nil"/>
              <w:bottom w:val="nil"/>
              <w:right w:val="nil"/>
            </w:tcBorders>
            <w:shd w:val="clear" w:color="auto" w:fill="auto"/>
            <w:noWrap/>
            <w:vAlign w:val="center"/>
            <w:hideMark/>
          </w:tcPr>
          <w:p w14:paraId="6D37AE9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C3180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621F017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114C2" w:rsidRPr="000019D9" w14:paraId="7F14495F" w14:textId="77777777" w:rsidTr="00DF5BDB">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08CC06C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162D635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66484F3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114C2" w:rsidRPr="000019D9" w14:paraId="345A772A" w14:textId="77777777" w:rsidTr="00DF5BDB">
        <w:trPr>
          <w:trHeight w:val="324"/>
        </w:trPr>
        <w:tc>
          <w:tcPr>
            <w:tcW w:w="13832" w:type="dxa"/>
            <w:gridSpan w:val="3"/>
            <w:tcBorders>
              <w:top w:val="nil"/>
              <w:left w:val="nil"/>
              <w:bottom w:val="nil"/>
            </w:tcBorders>
            <w:shd w:val="clear" w:color="auto" w:fill="FFFFFF" w:themeFill="background1"/>
            <w:noWrap/>
            <w:hideMark/>
          </w:tcPr>
          <w:p w14:paraId="484FB188"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catering): 3.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114C2" w:rsidRPr="000019D9" w14:paraId="72CABA44" w14:textId="77777777" w:rsidTr="00DF5BDB">
        <w:trPr>
          <w:trHeight w:val="300"/>
        </w:trPr>
        <w:tc>
          <w:tcPr>
            <w:tcW w:w="13832" w:type="dxa"/>
            <w:gridSpan w:val="3"/>
            <w:tcBorders>
              <w:top w:val="nil"/>
              <w:left w:val="nil"/>
              <w:bottom w:val="nil"/>
              <w:right w:val="nil"/>
            </w:tcBorders>
            <w:shd w:val="clear" w:color="auto" w:fill="FFFFFF" w:themeFill="background1"/>
            <w:hideMark/>
          </w:tcPr>
          <w:p w14:paraId="0D9A480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114C2" w:rsidRPr="000019D9" w14:paraId="732F12FF"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658AE9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114C2" w:rsidRPr="000019D9" w14:paraId="359D6355"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FF8C4A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backed underlay</w:t>
            </w:r>
            <w:r>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114C2" w:rsidRPr="000019D9" w14:paraId="66A9A5CA"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71F888E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e] Empirical values derived from table 4.16 (CIBSE Guide A) for a two-storey property on normally exposed site</w:t>
            </w:r>
          </w:p>
        </w:tc>
      </w:tr>
    </w:tbl>
    <w:p w14:paraId="44EA2753" w14:textId="77777777" w:rsidR="006114C2" w:rsidRDefault="006114C2" w:rsidP="00284BEA">
      <w:pPr>
        <w:rPr>
          <w:rFonts w:ascii="Calibri" w:eastAsia="Times New Roman" w:hAnsi="Calibri" w:cs="Times New Roman"/>
          <w:b/>
          <w:color w:val="000000"/>
          <w:lang w:eastAsia="en-GB"/>
        </w:rPr>
      </w:pPr>
    </w:p>
    <w:p w14:paraId="3094BE23" w14:textId="60FFF9AE" w:rsidR="00284BEA" w:rsidRDefault="00284BEA"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RESULTS </w:t>
      </w:r>
    </w:p>
    <w:p w14:paraId="236C375A" w14:textId="04293828"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an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D57166">
        <w:rPr>
          <w:rFonts w:ascii="Calibri" w:eastAsia="Times New Roman" w:hAnsi="Calibri" w:cs="Times New Roman"/>
          <w:color w:val="000000"/>
          <w:lang w:eastAsia="en-GB"/>
        </w:rPr>
        <w:t xml:space="preserve">we propose, </w:t>
      </w:r>
      <w:r w:rsidR="00A51C2F">
        <w:rPr>
          <w:rFonts w:ascii="Calibri" w:eastAsia="Times New Roman" w:hAnsi="Calibri" w:cs="Times New Roman"/>
          <w:color w:val="000000"/>
          <w:lang w:eastAsia="en-GB"/>
        </w:rPr>
        <w:t>taking as</w:t>
      </w:r>
      <w:r>
        <w:rPr>
          <w:rFonts w:ascii="Calibri" w:eastAsia="Times New Roman" w:hAnsi="Calibri" w:cs="Times New Roman"/>
          <w:color w:val="000000"/>
          <w:lang w:eastAsia="en-GB"/>
        </w:rPr>
        <w:t xml:space="preserve"> case study </w:t>
      </w:r>
      <w:r w:rsidR="00A51C2F">
        <w:rPr>
          <w:rFonts w:ascii="Calibri" w:eastAsia="Times New Roman" w:hAnsi="Calibri" w:cs="Times New Roman"/>
          <w:color w:val="000000"/>
          <w:lang w:eastAsia="en-GB"/>
        </w:rPr>
        <w:t>the one presented</w:t>
      </w:r>
      <w:r>
        <w:rPr>
          <w:rFonts w:ascii="Calibri" w:eastAsia="Times New Roman" w:hAnsi="Calibri" w:cs="Times New Roman"/>
          <w:color w:val="000000"/>
          <w:lang w:eastAsia="en-GB"/>
        </w:rPr>
        <w:t xml:space="preserve"> in Section 4. </w:t>
      </w:r>
      <w:r w:rsidR="00A51C2F">
        <w:rPr>
          <w:rFonts w:ascii="Calibri" w:eastAsia="Times New Roman" w:hAnsi="Calibri" w:cs="Times New Roman"/>
          <w:color w:val="000000"/>
          <w:lang w:eastAsia="en-GB"/>
        </w:rPr>
        <w:t>We first</w:t>
      </w:r>
      <w:r w:rsidR="00414FF1">
        <w:rPr>
          <w:rFonts w:ascii="Calibri" w:eastAsia="Times New Roman" w:hAnsi="Calibri" w:cs="Times New Roman"/>
          <w:color w:val="000000"/>
          <w:lang w:eastAsia="en-GB"/>
        </w:rPr>
        <w:t xml:space="preserv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using these to carry out a thorough exploration of the model’s input space in a reduced amount of time. Hence, in a statistical framework accounting for various sources of uncertainties, we 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w</w:t>
      </w:r>
      <w:r w:rsidR="00D57166">
        <w:rPr>
          <w:rFonts w:ascii="Calibri" w:eastAsia="Times New Roman" w:hAnsi="Calibri" w:cs="Times New Roman"/>
          <w:color w:val="000000"/>
          <w:lang w:eastAsia="en-GB"/>
        </w:rPr>
        <w:t>hich</w:t>
      </w:r>
      <w:r w:rsidR="00A51C2F">
        <w:rPr>
          <w:rFonts w:ascii="Calibri" w:eastAsia="Times New Roman" w:hAnsi="Calibri" w:cs="Times New Roman"/>
          <w:color w:val="000000"/>
          <w:lang w:eastAsia="en-GB"/>
        </w:rPr>
        <w:t xml:space="preserve"> yield matches with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F5448E5" w:rsidR="00B86693" w:rsidRDefault="00B86693" w:rsidP="00B86693">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Simulation Runs</w:t>
      </w:r>
    </w:p>
    <w:p w14:paraId="7C48C544" w14:textId="1BD76C56" w:rsidR="00955704" w:rsidRDefault="003B21AA"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 For each of the</w:t>
      </w:r>
      <w:r w:rsidR="00386B5E">
        <w:rPr>
          <w:rFonts w:ascii="Calibri" w:eastAsia="Times New Roman" w:hAnsi="Calibri" w:cs="Times New Roman"/>
          <w:color w:val="000000"/>
          <w:lang w:eastAsia="en-GB"/>
        </w:rPr>
        <w:t>se</w:t>
      </w:r>
      <w:r w:rsidR="00955704">
        <w:rPr>
          <w:rFonts w:ascii="Calibri" w:eastAsia="Times New Roman" w:hAnsi="Calibri" w:cs="Times New Roman"/>
          <w:color w:val="000000"/>
          <w:lang w:eastAsia="en-GB"/>
        </w:rPr>
        <w:t xml:space="preserve">, the </w:t>
      </w:r>
      <w:r w:rsidR="00386B5E">
        <w:rPr>
          <w:rFonts w:ascii="Calibri" w:eastAsia="Times New Roman" w:hAnsi="Calibri" w:cs="Times New Roman"/>
          <w:color w:val="000000"/>
          <w:lang w:eastAsia="en-GB"/>
        </w:rPr>
        <w:t>range of values</w:t>
      </w:r>
      <w:r w:rsidR="00D57166">
        <w:rPr>
          <w:rFonts w:ascii="Calibri" w:eastAsia="Times New Roman" w:hAnsi="Calibri" w:cs="Times New Roman"/>
          <w:color w:val="000000"/>
          <w:lang w:eastAsia="en-GB"/>
        </w:rPr>
        <w:t xml:space="preserve"> within which a match </w:t>
      </w:r>
      <w:r w:rsidR="00955704">
        <w:rPr>
          <w:rFonts w:ascii="Calibri" w:eastAsia="Times New Roman" w:hAnsi="Calibri" w:cs="Times New Roman"/>
          <w:color w:val="000000"/>
          <w:lang w:eastAsia="en-GB"/>
        </w:rPr>
        <w:t>is sought</w:t>
      </w:r>
      <w:r w:rsidR="00386B5E">
        <w:rPr>
          <w:rFonts w:ascii="Calibri" w:eastAsia="Times New Roman" w:hAnsi="Calibri" w:cs="Times New Roman"/>
          <w:color w:val="000000"/>
          <w:lang w:eastAsia="en-GB"/>
        </w:rPr>
        <w:t xml:space="preserve"> is </w:t>
      </w:r>
      <w:r w:rsidR="00FD1A59">
        <w:rPr>
          <w:rFonts w:ascii="Calibri" w:eastAsia="Times New Roman" w:hAnsi="Calibri" w:cs="Times New Roman"/>
          <w:color w:val="000000"/>
          <w:lang w:eastAsia="en-GB"/>
        </w:rPr>
        <w:t>reported</w:t>
      </w:r>
      <w:r w:rsidR="00386B5E">
        <w:rPr>
          <w:rFonts w:ascii="Calibri" w:eastAsia="Times New Roman" w:hAnsi="Calibri" w:cs="Times New Roman"/>
          <w:color w:val="000000"/>
          <w:lang w:eastAsia="en-GB"/>
        </w:rPr>
        <w:t xml:space="preserve"> (</w:t>
      </w:r>
      <w:r w:rsidR="00D57166">
        <w:rPr>
          <w:rFonts w:ascii="Calibri" w:eastAsia="Times New Roman" w:hAnsi="Calibri" w:cs="Times New Roman"/>
          <w:color w:val="000000"/>
          <w:lang w:eastAsia="en-GB"/>
        </w:rPr>
        <w:t>motivations</w:t>
      </w:r>
      <w:r w:rsidR="00386B5E">
        <w:rPr>
          <w:rFonts w:ascii="Calibri" w:eastAsia="Times New Roman" w:hAnsi="Calibri" w:cs="Times New Roman"/>
          <w:color w:val="000000"/>
          <w:lang w:eastAsia="en-GB"/>
        </w:rPr>
        <w:t xml:space="preserve"> for the choice of ranges discussed in Section 4.3). </w:t>
      </w:r>
    </w:p>
    <w:p w14:paraId="1A92745D" w14:textId="48FDB439" w:rsidR="000C2F53" w:rsidRDefault="00386B5E"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monthly energy consumptions,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about 10 runs for input dimension [48]. </w:t>
      </w:r>
      <w:r w:rsidR="00FE7D70">
        <w:rPr>
          <w:rFonts w:ascii="Calibri" w:eastAsia="Times New Roman" w:hAnsi="Calibri" w:cs="Times New Roman"/>
          <w:color w:val="000000"/>
          <w:lang w:eastAsia="en-GB"/>
        </w:rPr>
        <w:t>This is only an indication: a lower (higher) number of runs may prove sufficient (necessary) to build 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w:t>
      </w:r>
      <w:r w:rsidR="00FE7D70">
        <w:rPr>
          <w:rFonts w:ascii="Calibri" w:eastAsia="Times New Roman" w:hAnsi="Calibri" w:cs="Times New Roman"/>
          <w:color w:val="000000"/>
          <w:lang w:eastAsia="en-GB"/>
        </w:rPr>
        <w:lastRenderedPageBreak/>
        <w:t>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1,000 </w:t>
      </w:r>
      <w:r w:rsidR="000C2F53">
        <w:rPr>
          <w:rFonts w:ascii="Calibri" w:eastAsia="Times New Roman" w:hAnsi="Calibri" w:cs="Times New Roman"/>
          <w:color w:val="000000"/>
          <w:lang w:eastAsia="en-GB"/>
        </w:rPr>
        <w:t xml:space="preserve">simulations were run -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p>
    <w:p w14:paraId="466FA5A7" w14:textId="479D5B0D" w:rsidR="000C2F53"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The 1,000 points identifying</w:t>
      </w:r>
      <w:r w:rsidR="00B33EF6">
        <w:rPr>
          <w:rFonts w:ascii="Calibri" w:eastAsia="Times New Roman" w:hAnsi="Calibri" w:cs="Times New Roman"/>
          <w:color w:val="000000"/>
          <w:lang w:eastAsia="en-GB"/>
        </w:rPr>
        <w:t xml:space="preserve"> inputs for the same number of </w:t>
      </w:r>
      <w:r>
        <w:rPr>
          <w:rFonts w:ascii="Calibri" w:eastAsia="Times New Roman" w:hAnsi="Calibri" w:cs="Times New Roman"/>
          <w:color w:val="000000"/>
          <w:lang w:eastAsia="en-GB"/>
        </w:rPr>
        <w:t xml:space="preserve">runs wer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Pr>
          <w:rFonts w:ascii="Calibri" w:eastAsia="Times New Roman" w:hAnsi="Calibri" w:cs="Times New Roman"/>
          <w:color w:val="000000"/>
          <w:lang w:eastAsia="en-GB"/>
        </w:rPr>
        <w:t>. LHS is a near-random sampling technique, allowing</w:t>
      </w:r>
      <w:r w:rsidR="00B15158">
        <w:rPr>
          <w:rFonts w:ascii="Calibri" w:eastAsia="Times New Roman" w:hAnsi="Calibri" w:cs="Times New Roman"/>
          <w:color w:val="000000"/>
          <w:lang w:eastAsia="en-GB"/>
        </w:rPr>
        <w:t xml:space="preserve"> to sample points in </w:t>
      </w:r>
      <w:r w:rsidR="003B0DD4">
        <w:rPr>
          <w:rFonts w:ascii="Calibri" w:eastAsia="Times New Roman" w:hAnsi="Calibri" w:cs="Times New Roman"/>
          <w:color w:val="000000"/>
          <w:lang w:eastAsia="en-GB"/>
        </w:rPr>
        <w:t xml:space="preserve">a hypercube </w:t>
      </w:r>
      <w:r w:rsidR="00FA7CE5">
        <w:rPr>
          <w:rFonts w:ascii="Calibri" w:eastAsia="Times New Roman" w:hAnsi="Calibri" w:cs="Times New Roman"/>
          <w:color w:val="000000"/>
          <w:lang w:eastAsia="en-GB"/>
        </w:rPr>
        <w:t xml:space="preserve">that fill the space </w:t>
      </w:r>
      <w:r>
        <w:rPr>
          <w:rFonts w:ascii="Calibri" w:eastAsia="Times New Roman" w:hAnsi="Calibri" w:cs="Times New Roman"/>
          <w:color w:val="000000"/>
          <w:lang w:eastAsia="en-GB"/>
        </w:rPr>
        <w:t xml:space="preserve">while </w:t>
      </w:r>
      <w:r w:rsidR="00FA7CE5">
        <w:rPr>
          <w:rFonts w:ascii="Calibri" w:eastAsia="Times New Roman" w:hAnsi="Calibri" w:cs="Times New Roman"/>
          <w:color w:val="000000"/>
          <w:lang w:eastAsia="en-GB"/>
        </w:rPr>
        <w:t xml:space="preserve">not </w:t>
      </w:r>
      <w:r>
        <w:rPr>
          <w:rFonts w:ascii="Calibri" w:eastAsia="Times New Roman" w:hAnsi="Calibri" w:cs="Times New Roman"/>
          <w:color w:val="000000"/>
          <w:lang w:eastAsia="en-GB"/>
        </w:rPr>
        <w:t xml:space="preserve">being </w:t>
      </w:r>
      <w:r w:rsidR="00FA7CE5">
        <w:rPr>
          <w:rFonts w:ascii="Calibri" w:eastAsia="Times New Roman" w:hAnsi="Calibri" w:cs="Times New Roman"/>
          <w:color w:val="000000"/>
          <w:lang w:eastAsia="en-GB"/>
        </w:rPr>
        <w:t>too close to each other</w:t>
      </w:r>
      <w:r w:rsidR="003B0DD4">
        <w:rPr>
          <w:rFonts w:ascii="Calibri" w:eastAsia="Times New Roman" w:hAnsi="Calibri" w:cs="Times New Roman"/>
          <w:color w:val="000000"/>
          <w:lang w:eastAsia="en-GB"/>
        </w:rPr>
        <w:t xml:space="preserve"> [49]</w:t>
      </w:r>
      <w:r>
        <w:rPr>
          <w:rFonts w:ascii="Calibri" w:eastAsia="Times New Roman" w:hAnsi="Calibri" w:cs="Times New Roman"/>
          <w:color w:val="000000"/>
          <w:lang w:eastAsia="en-GB"/>
        </w:rPr>
        <w:t xml:space="preserve">. </w:t>
      </w:r>
      <w:r w:rsidR="003B0DD4">
        <w:rPr>
          <w:rFonts w:ascii="Calibri" w:eastAsia="Times New Roman" w:hAnsi="Calibri" w:cs="Times New Roman"/>
          <w:color w:val="000000"/>
          <w:lang w:eastAsia="en-GB"/>
        </w:rPr>
        <w:t xml:space="preserve">For this reason it is </w:t>
      </w:r>
      <w:r>
        <w:rPr>
          <w:rFonts w:ascii="Calibri" w:eastAsia="Times New Roman" w:hAnsi="Calibri" w:cs="Times New Roman"/>
          <w:color w:val="000000"/>
          <w:lang w:eastAsia="en-GB"/>
        </w:rPr>
        <w:t>commonly used to</w:t>
      </w:r>
      <w:r w:rsidR="003B0DD4">
        <w:rPr>
          <w:rFonts w:ascii="Calibri" w:eastAsia="Times New Roman" w:hAnsi="Calibri" w:cs="Times New Roman"/>
          <w:color w:val="000000"/>
          <w:lang w:eastAsia="en-GB"/>
        </w:rPr>
        <w:t xml:space="preserve"> identify a set of runs</w:t>
      </w:r>
      <w:r w:rsidR="00D57166">
        <w:rPr>
          <w:rFonts w:ascii="Calibri" w:eastAsia="Times New Roman" w:hAnsi="Calibri" w:cs="Times New Roman"/>
          <w:color w:val="000000"/>
          <w:lang w:eastAsia="en-GB"/>
        </w:rPr>
        <w:t xml:space="preserve"> whose outputs are used to create a statistical surrogate of the simulator’s behaviour throughout the space, see </w:t>
      </w:r>
      <w:r w:rsidR="00D57166" w:rsidRPr="00D57166">
        <w:rPr>
          <w:rFonts w:ascii="Calibri" w:eastAsia="Times New Roman" w:hAnsi="Calibri" w:cs="Times New Roman"/>
          <w:i/>
          <w:color w:val="000000"/>
          <w:lang w:eastAsia="en-GB"/>
        </w:rPr>
        <w:t>e.g.</w:t>
      </w:r>
      <w:r w:rsidR="00D57166">
        <w:rPr>
          <w:rFonts w:ascii="Calibri" w:eastAsia="Times New Roman" w:hAnsi="Calibri" w:cs="Times New Roman"/>
          <w:color w:val="000000"/>
          <w:lang w:eastAsia="en-GB"/>
        </w:rPr>
        <w:t xml:space="preserve"> [44], [50], [51]</w:t>
      </w:r>
      <w:r w:rsidR="00F163AE">
        <w:rPr>
          <w:rFonts w:ascii="Calibri" w:eastAsia="Times New Roman" w:hAnsi="Calibri" w:cs="Times New Roman"/>
          <w:color w:val="000000"/>
          <w:lang w:eastAsia="en-GB"/>
        </w:rPr>
        <w:t>. In R</w:t>
      </w:r>
      <w:r w:rsidR="00D57166">
        <w:rPr>
          <w:rFonts w:ascii="Calibri" w:eastAsia="Times New Roman" w:hAnsi="Calibri" w:cs="Times New Roman"/>
          <w:color w:val="000000"/>
          <w:lang w:eastAsia="en-GB"/>
        </w:rPr>
        <w:t xml:space="preserve">, LHS </w:t>
      </w:r>
      <w:r w:rsidR="00F163AE">
        <w:rPr>
          <w:rFonts w:ascii="Calibri" w:eastAsia="Times New Roman" w:hAnsi="Calibri" w:cs="Times New Roman"/>
          <w:color w:val="000000"/>
          <w:lang w:eastAsia="en-GB"/>
        </w:rPr>
        <w:t xml:space="preserve">can be </w:t>
      </w:r>
      <w:r w:rsidR="00D57166">
        <w:rPr>
          <w:rFonts w:ascii="Calibri" w:eastAsia="Times New Roman" w:hAnsi="Calibri" w:cs="Times New Roman"/>
          <w:color w:val="000000"/>
          <w:lang w:eastAsia="en-GB"/>
        </w:rPr>
        <w:t>easily performed</w:t>
      </w:r>
      <w:r>
        <w:rPr>
          <w:rFonts w:ascii="Calibri" w:eastAsia="Times New Roman" w:hAnsi="Calibri" w:cs="Times New Roman"/>
          <w:color w:val="000000"/>
          <w:lang w:eastAsia="en-GB"/>
        </w:rPr>
        <w:t xml:space="preserve"> </w:t>
      </w:r>
      <w:r w:rsidR="00D57166">
        <w:rPr>
          <w:rFonts w:ascii="Calibri" w:eastAsia="Times New Roman" w:hAnsi="Calibri" w:cs="Times New Roman"/>
          <w:color w:val="000000"/>
          <w:lang w:eastAsia="en-GB"/>
        </w:rPr>
        <w:t xml:space="preserve">through the </w:t>
      </w:r>
      <w:r w:rsidR="00B15158">
        <w:rPr>
          <w:rFonts w:ascii="Calibri" w:eastAsia="Times New Roman" w:hAnsi="Calibri" w:cs="Times New Roman"/>
          <w:color w:val="000000"/>
          <w:lang w:eastAsia="en-GB"/>
        </w:rPr>
        <w:t xml:space="preserve">“lhs” </w:t>
      </w:r>
      <w:r>
        <w:rPr>
          <w:rFonts w:ascii="Calibri" w:eastAsia="Times New Roman" w:hAnsi="Calibri" w:cs="Times New Roman"/>
          <w:color w:val="000000"/>
          <w:lang w:eastAsia="en-GB"/>
        </w:rPr>
        <w:t>package</w:t>
      </w:r>
      <w:r w:rsidR="00B15158">
        <w:rPr>
          <w:rFonts w:ascii="Calibri" w:eastAsia="Times New Roman" w:hAnsi="Calibri" w:cs="Times New Roman"/>
          <w:color w:val="000000"/>
          <w:lang w:eastAsia="en-GB"/>
        </w:rPr>
        <w:t>.</w:t>
      </w:r>
    </w:p>
    <w:p w14:paraId="72D41368" w14:textId="6057B9A4" w:rsidR="003B21AA" w:rsidRDefault="00F569E4"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igure of outputs </w:t>
      </w:r>
      <w:r w:rsidR="000A565F">
        <w:rPr>
          <w:rFonts w:ascii="Calibri" w:eastAsia="Times New Roman" w:hAnsi="Calibri" w:cs="Times New Roman"/>
          <w:color w:val="000000"/>
          <w:lang w:eastAsia="en-GB"/>
        </w:rPr>
        <w:t>Outputs</w:t>
      </w:r>
      <w:bookmarkStart w:id="11" w:name="_GoBack"/>
      <w:bookmarkEnd w:id="11"/>
    </w:p>
    <w:p w14:paraId="1163EF4F" w14:textId="77777777" w:rsidR="003B21AA" w:rsidRDefault="003B21AA" w:rsidP="00FD330C">
      <w:pPr>
        <w:rPr>
          <w:rFonts w:ascii="Calibri" w:eastAsia="Times New Roman" w:hAnsi="Calibri" w:cs="Times New Roman"/>
          <w:color w:val="000000"/>
          <w:lang w:eastAsia="en-GB"/>
        </w:rPr>
      </w:pPr>
    </w:p>
    <w:p w14:paraId="6400396D" w14:textId="52A9C35A" w:rsidR="00FD330C" w:rsidRDefault="00FD330C" w:rsidP="00FD330C">
      <w:pPr>
        <w:rPr>
          <w:rFonts w:ascii="Calibri" w:eastAsia="Times New Roman" w:hAnsi="Calibri" w:cs="Times New Roman"/>
          <w:color w:val="000000"/>
          <w:lang w:eastAsia="en-GB"/>
        </w:rPr>
      </w:pPr>
    </w:p>
    <w:p w14:paraId="16EA6027" w14:textId="7EF7622B" w:rsidR="00386B5E" w:rsidRPr="00386B5E" w:rsidRDefault="00386B5E" w:rsidP="00386B5E">
      <w:pPr>
        <w:rPr>
          <w:rFonts w:ascii="Calibri" w:eastAsia="Times New Roman" w:hAnsi="Calibri" w:cs="Times New Roman"/>
          <w:color w:val="000000"/>
          <w:lang w:eastAsia="en-GB"/>
        </w:rPr>
      </w:pPr>
    </w:p>
    <w:p w14:paraId="5F7D774B" w14:textId="02FB1527" w:rsidR="00B86693" w:rsidRDefault="00E81EE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Show</w:t>
      </w:r>
      <w:r w:rsidR="00B86693">
        <w:rPr>
          <w:rFonts w:ascii="Calibri" w:eastAsia="Times New Roman" w:hAnsi="Calibri" w:cs="Times New Roman"/>
          <w:color w:val="000000"/>
          <w:lang w:eastAsia="en-GB"/>
        </w:rPr>
        <w:t xml:space="preserve"> histograms of gas outputs compared to measured data (histograms ready). State that summer months will be neglected for the analysis, leaving 9 months to match. </w:t>
      </w:r>
    </w:p>
    <w:p w14:paraId="53854A5F" w14:textId="22CF1F7A" w:rsidR="00B86693" w:rsidRPr="00B86693" w:rsidRDefault="00B86693"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Electricity runs show almost no variation, and when they do simulated values are far from observed target. Neglect them.</w:t>
      </w:r>
    </w:p>
    <w:p w14:paraId="664AF10F" w14:textId="77777777" w:rsidR="00B86693" w:rsidRPr="00B86693" w:rsidRDefault="00B86693" w:rsidP="00B86693">
      <w:pPr>
        <w:rPr>
          <w:rFonts w:ascii="Calibri" w:eastAsia="Times New Roman" w:hAnsi="Calibri" w:cs="Times New Roman"/>
          <w:b/>
          <w:color w:val="000000"/>
          <w:lang w:eastAsia="en-GB"/>
        </w:rPr>
      </w:pPr>
    </w:p>
    <w:p w14:paraId="4954065A" w14:textId="52DFDCD1" w:rsidR="00B86693" w:rsidRPr="00A17AA8" w:rsidRDefault="00B86693" w:rsidP="00A17AA8">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mulation of Monthly Gas Consumption</w:t>
      </w:r>
    </w:p>
    <w:p w14:paraId="58746639" w14:textId="3D5BF88B" w:rsidR="00284BEA" w:rsidRDefault="00A17AA8" w:rsidP="00A17AA8">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rovide details on </w:t>
      </w:r>
      <w:r w:rsidR="00B86693">
        <w:rPr>
          <w:rFonts w:ascii="Calibri" w:eastAsia="Times New Roman" w:hAnsi="Calibri" w:cs="Times New Roman"/>
          <w:color w:val="000000"/>
          <w:lang w:eastAsia="en-GB"/>
        </w:rPr>
        <w:t>split of runs</w:t>
      </w:r>
      <w:r>
        <w:rPr>
          <w:rFonts w:ascii="Calibri" w:eastAsia="Times New Roman" w:hAnsi="Calibri" w:cs="Times New Roman"/>
          <w:color w:val="000000"/>
          <w:lang w:eastAsia="en-GB"/>
        </w:rPr>
        <w:t xml:space="preserve"> (training, evaluation, test), choice for regression factors and active inputs for emulator. Probably mention validation (?) but no space to show plot here. </w:t>
      </w:r>
      <w:r w:rsidR="00E81EE0">
        <w:rPr>
          <w:rFonts w:ascii="Calibri" w:eastAsia="Times New Roman" w:hAnsi="Calibri" w:cs="Times New Roman"/>
          <w:color w:val="000000"/>
          <w:lang w:eastAsia="en-GB"/>
        </w:rPr>
        <w:t>Appendix</w:t>
      </w:r>
      <w:r>
        <w:rPr>
          <w:rFonts w:ascii="Calibri" w:eastAsia="Times New Roman" w:hAnsi="Calibri" w:cs="Times New Roman"/>
          <w:color w:val="000000"/>
          <w:lang w:eastAsia="en-GB"/>
        </w:rPr>
        <w:t>/supporting material</w:t>
      </w:r>
      <w:r w:rsidR="00E81EE0">
        <w:rPr>
          <w:rFonts w:ascii="Calibri" w:eastAsia="Times New Roman" w:hAnsi="Calibri" w:cs="Times New Roman"/>
          <w:color w:val="000000"/>
          <w:lang w:eastAsia="en-GB"/>
        </w:rPr>
        <w:t>?</w:t>
      </w:r>
    </w:p>
    <w:p w14:paraId="3930F9ED" w14:textId="43DF7982" w:rsidR="00A17AA8" w:rsidRPr="00A17AA8" w:rsidRDefault="00B86693" w:rsidP="00A17AA8">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Comment on remarkable emulator precision, eg through </w:t>
      </w:r>
      <w:r w:rsidR="00E81EE0">
        <w:rPr>
          <w:rFonts w:ascii="Calibri" w:eastAsia="Times New Roman" w:hAnsi="Calibri" w:cs="Times New Roman"/>
          <w:color w:val="000000"/>
          <w:lang w:eastAsia="en-GB"/>
        </w:rPr>
        <w:t xml:space="preserve">empirical confidence intervals of </w:t>
      </w:r>
      <w:r>
        <w:rPr>
          <w:rFonts w:ascii="Calibri" w:eastAsia="Times New Roman" w:hAnsi="Calibri" w:cs="Times New Roman"/>
          <w:color w:val="000000"/>
          <w:lang w:eastAsia="en-GB"/>
        </w:rPr>
        <w:t>predicted standard deviation on test inputs (table is ready).</w:t>
      </w:r>
    </w:p>
    <w:p w14:paraId="222CDF8C" w14:textId="257834D0" w:rsidR="00A17AA8" w:rsidRDefault="00A17AA8" w:rsidP="00A17AA8">
      <w:pPr>
        <w:rPr>
          <w:rFonts w:ascii="Calibri" w:eastAsia="Times New Roman" w:hAnsi="Calibri" w:cs="Times New Roman"/>
          <w:color w:val="000000"/>
          <w:lang w:eastAsia="en-GB"/>
        </w:rPr>
      </w:pPr>
    </w:p>
    <w:p w14:paraId="0F8ED0D4" w14:textId="7C1E009A" w:rsidR="00B86693" w:rsidRDefault="00B86693" w:rsidP="00B86693">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Observational Error and Model Discrepancy</w:t>
      </w:r>
    </w:p>
    <w:p w14:paraId="260A20DA" w14:textId="22257755" w:rsidR="00B86693" w:rsidRDefault="00B86693"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Observational error set to 5% (Mohammed may give some justification).</w:t>
      </w:r>
    </w:p>
    <w:p w14:paraId="34470816" w14:textId="2CDD5EFC" w:rsidR="00B86693" w:rsidRPr="00B86693" w:rsidRDefault="00B86693"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For illustrative purposes, results shown with 10% and 20% MD.</w:t>
      </w:r>
    </w:p>
    <w:p w14:paraId="41F1CCDF" w14:textId="77777777" w:rsidR="00B86693" w:rsidRPr="00B86693" w:rsidRDefault="00B86693" w:rsidP="00B86693">
      <w:pPr>
        <w:rPr>
          <w:rFonts w:ascii="Calibri" w:eastAsia="Times New Roman" w:hAnsi="Calibri" w:cs="Times New Roman"/>
          <w:color w:val="000000"/>
          <w:lang w:eastAsia="en-GB"/>
        </w:rPr>
      </w:pPr>
    </w:p>
    <w:p w14:paraId="5AC454F6" w14:textId="494BAD84" w:rsidR="00B86693" w:rsidRPr="00B86693" w:rsidRDefault="00B86693" w:rsidP="00B86693">
      <w:pPr>
        <w:pStyle w:val="ListParagraph"/>
        <w:numPr>
          <w:ilvl w:val="1"/>
          <w:numId w:val="2"/>
        </w:numPr>
        <w:rPr>
          <w:rFonts w:ascii="Calibri" w:eastAsia="Times New Roman" w:hAnsi="Calibri" w:cs="Times New Roman"/>
          <w:b/>
          <w:color w:val="000000"/>
          <w:lang w:eastAsia="en-GB"/>
        </w:rPr>
      </w:pPr>
      <w:r w:rsidRPr="00B86693">
        <w:rPr>
          <w:rFonts w:ascii="Calibri" w:eastAsia="Times New Roman" w:hAnsi="Calibri" w:cs="Times New Roman"/>
          <w:b/>
          <w:color w:val="000000"/>
          <w:lang w:eastAsia="en-GB"/>
        </w:rPr>
        <w:t>Calibration (history matching)</w:t>
      </w:r>
    </w:p>
    <w:p w14:paraId="053B49DC" w14:textId="47BEB429" w:rsidR="00B86693" w:rsidRDefault="00AB1575"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mplausibility measures I_M computed at each month M, hence overall implausibility I computed as maximum. Input considered non-implausible if </w:t>
      </w:r>
      <w:r w:rsidR="00EB3E10">
        <w:rPr>
          <w:rFonts w:ascii="Calibri" w:eastAsia="Times New Roman" w:hAnsi="Calibri" w:cs="Times New Roman"/>
          <w:color w:val="000000"/>
          <w:lang w:eastAsia="en-GB"/>
        </w:rPr>
        <w:t>I&lt;4.</w:t>
      </w:r>
    </w:p>
    <w:p w14:paraId="7A1264AE" w14:textId="40ADB927" w:rsidR="00EB3E10" w:rsidRDefault="00EB3E1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Posterior distribution of inputs reveal</w:t>
      </w:r>
      <w:r w:rsidR="00AC298B">
        <w:rPr>
          <w:rFonts w:ascii="Calibri" w:eastAsia="Times New Roman" w:hAnsi="Calibri" w:cs="Times New Roman"/>
          <w:color w:val="000000"/>
          <w:lang w:eastAsia="en-GB"/>
        </w:rPr>
        <w:t>s</w:t>
      </w:r>
      <w:r>
        <w:rPr>
          <w:rFonts w:ascii="Calibri" w:eastAsia="Times New Roman" w:hAnsi="Calibri" w:cs="Times New Roman"/>
          <w:color w:val="000000"/>
          <w:lang w:eastAsia="en-GB"/>
        </w:rPr>
        <w:t xml:space="preserve"> in particular 3 significant variables. Show min-implausibility and optical-depth plots for these 3, in the two cases 10% and 20% MD.</w:t>
      </w:r>
    </w:p>
    <w:p w14:paraId="1AB6BECE" w14:textId="7D1F3A38" w:rsidR="00EB3E10" w:rsidRDefault="00EB3E1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Discuss features such as: contribution of single months in cutting out space (September has a lot, while eg Jan/Feb almost interchangeable).</w:t>
      </w:r>
    </w:p>
    <w:p w14:paraId="780843BA" w14:textId="0F02609E" w:rsidR="00B86693" w:rsidRDefault="00B86693" w:rsidP="00B86693">
      <w:pPr>
        <w:rPr>
          <w:rFonts w:ascii="Calibri" w:eastAsia="Times New Roman" w:hAnsi="Calibri" w:cs="Times New Roman"/>
          <w:color w:val="000000"/>
          <w:lang w:eastAsia="en-GB"/>
        </w:rPr>
      </w:pPr>
    </w:p>
    <w:p w14:paraId="460B4E18" w14:textId="77777777" w:rsidR="00B86693" w:rsidRPr="00B86693" w:rsidRDefault="00B86693" w:rsidP="00B86693">
      <w:pPr>
        <w:rPr>
          <w:rFonts w:ascii="Calibri" w:eastAsia="Times New Roman" w:hAnsi="Calibri" w:cs="Times New Roman"/>
          <w:color w:val="000000"/>
          <w:lang w:eastAsia="en-GB"/>
        </w:rPr>
      </w:pPr>
    </w:p>
    <w:p w14:paraId="203F2E0A" w14:textId="33DCF6D0" w:rsidR="00284BEA" w:rsidRPr="00284BEA" w:rsidRDefault="00EB3E10"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DISCUSSION AND </w:t>
      </w:r>
      <w:r w:rsidR="00284BEA">
        <w:rPr>
          <w:rFonts w:ascii="Calibri" w:eastAsia="Times New Roman" w:hAnsi="Calibri" w:cs="Times New Roman"/>
          <w:b/>
          <w:color w:val="000000"/>
          <w:lang w:eastAsia="en-GB"/>
        </w:rPr>
        <w:t>CONCLUSIONS</w:t>
      </w:r>
    </w:p>
    <w:p w14:paraId="77D7C4D4" w14:textId="77777777" w:rsidR="00284BEA" w:rsidRPr="00284BEA" w:rsidRDefault="00284BEA" w:rsidP="00284BEA">
      <w:pPr>
        <w:rPr>
          <w:rFonts w:ascii="Calibri" w:eastAsia="Times New Roman" w:hAnsi="Calibri" w:cs="Times New Roman"/>
          <w:b/>
          <w:color w:val="000000"/>
          <w:lang w:eastAsia="en-GB"/>
        </w:rPr>
      </w:pPr>
    </w:p>
    <w:p w14:paraId="58CE9523" w14:textId="77777777" w:rsidR="00242D5E" w:rsidRDefault="00242D5E"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lastRenderedPageBreak/>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3CD9260C"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15"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2069EEA"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16"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159B49F2"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17"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lastRenderedPageBreak/>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t xml:space="preserve">43. </w:t>
      </w:r>
      <w:r>
        <w:tab/>
        <w:t>Goldstein M., Huntley N. (2017) Bayes Linear Emulation, History Matching, and Forecasting for Complex Computer Simulators. In: Ghanem R., Higdon D., Owhadi H. (eds)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BMC Syst Biol</w:t>
      </w:r>
      <w:r>
        <w:t xml:space="preserve"> </w:t>
      </w:r>
      <w:r>
        <w:rPr>
          <w:b/>
          <w:bCs/>
        </w:rPr>
        <w:t xml:space="preserve">12, </w:t>
      </w:r>
      <w:r>
        <w:t>1 (2018). https://doi.org/10.1186/s12918-017-0484-3</w:t>
      </w:r>
    </w:p>
    <w:p w14:paraId="4F70EFF5" w14:textId="1651A864" w:rsidR="00834529" w:rsidRDefault="00BF2314" w:rsidP="00BB2876">
      <w:r>
        <w:t xml:space="preserve">46. </w:t>
      </w:r>
      <w:r>
        <w:tab/>
        <w:t xml:space="preserve">Craig P.S., Goldstein M., Seheult A.H., Smith J.A. (1997) </w:t>
      </w:r>
      <w:r w:rsidRPr="00BF2314">
        <w:rPr>
          <w:i/>
        </w:rPr>
        <w:t>Pressure Matching for Hydrocarbon Reservoirs: A Case Study in the Use of Bayes Linear Strategies for Large Computer Experiments</w:t>
      </w:r>
      <w:r>
        <w:t xml:space="preserve">. In: Gatsonis C., Hodges J.S., Kass R.E., McCulloch R., Rossi P., Singpurwalla N.D. (eds) Case Studies in Bayesian Statistics. Lecture Notes in Statistics, vol 121. Springer, New York, NY. </w:t>
      </w:r>
      <w:hyperlink r:id="rId18" w:history="1">
        <w:r w:rsidR="00834529" w:rsidRPr="005366C5">
          <w:rPr>
            <w:rStyle w:val="Hyperlink"/>
          </w:rPr>
          <w:t>https://doi.org/10.1007/978-1-4612-2290-3_2</w:t>
        </w:r>
      </w:hyperlink>
    </w:p>
    <w:p w14:paraId="4DC460FD" w14:textId="3332E503" w:rsidR="00834529" w:rsidRDefault="004E7489">
      <w:r>
        <w:t>47.</w:t>
      </w:r>
      <w:r>
        <w:tab/>
      </w:r>
      <w:r w:rsidR="00776F7E">
        <w:t xml:space="preserve">Domingo,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2739CC8A" w:rsidR="008C6A8C" w:rsidRDefault="003B21AA" w:rsidP="008C6A8C">
      <w:r>
        <w:t>48.</w:t>
      </w:r>
      <w:r>
        <w:tab/>
      </w:r>
      <w:r w:rsidR="008C6A8C">
        <w:rPr>
          <w:rStyle w:val="authors"/>
        </w:rPr>
        <w:t>Jason L. Loeppky,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r w:rsidR="008C6A8C">
        <w:rPr>
          <w:rStyle w:val="serialtitle"/>
        </w:rPr>
        <w:t>Technometrics,</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hyperlink r:id="rId19" w:history="1">
        <w:r w:rsidR="008C6A8C">
          <w:rPr>
            <w:rStyle w:val="Hyperlink"/>
          </w:rPr>
          <w:t>10.1198/TECH.2009.08040</w:t>
        </w:r>
      </w:hyperlink>
      <w:r w:rsidR="008C6A8C">
        <w:t xml:space="preserve"> </w:t>
      </w:r>
    </w:p>
    <w:p w14:paraId="064EB73A" w14:textId="52DE44B2" w:rsidR="003B21AA" w:rsidRDefault="000D1D4E" w:rsidP="00BB2876">
      <w:r>
        <w:t>49.</w:t>
      </w:r>
      <w:r>
        <w:tab/>
        <w:t xml:space="preserve">McKay, M. D., Beckman, R. J., &amp; Conover, W. J. (1979). </w:t>
      </w:r>
      <w:r w:rsidRPr="000D1D4E">
        <w:rPr>
          <w:i/>
        </w:rPr>
        <w:t>A Comparison of Three Methods for Selecting Values of Input Variables in the Analysis of Output from a Computer Code</w:t>
      </w:r>
      <w:r>
        <w:t xml:space="preserve">. </w:t>
      </w:r>
      <w:r>
        <w:rPr>
          <w:i/>
          <w:iCs/>
        </w:rPr>
        <w:t>Technometrics</w:t>
      </w:r>
      <w:r>
        <w:t xml:space="preserve">, </w:t>
      </w:r>
      <w:r>
        <w:rPr>
          <w:i/>
          <w:iCs/>
        </w:rPr>
        <w:t>21</w:t>
      </w:r>
      <w:r>
        <w:t>(2), 239–245. https://doi.org/10.2307/1268522</w:t>
      </w:r>
    </w:p>
    <w:p w14:paraId="33FE4F1C" w14:textId="757C2671" w:rsidR="003B0DD4" w:rsidRDefault="003B0DD4" w:rsidP="00BB2876">
      <w:r>
        <w:t>50.</w:t>
      </w:r>
      <w:r>
        <w:tab/>
        <w:t xml:space="preserve">Lord, N. S., Crucifix, M., Lunt, D. J., Thorne, M. C., Bounceur, N., Dowsett, H., O'Brien, C. L., and Ridgwell, A. (2017). </w:t>
      </w:r>
      <w:r w:rsidRPr="003B0DD4">
        <w:rPr>
          <w:i/>
        </w:rPr>
        <w:t>Emulation of long-term changes in global climate: application to the late Pliocene and future</w:t>
      </w:r>
      <w:r>
        <w:t>, Clim. Past, 13, 1539–1571, https://doi.org/10.5194/cp-13-1539-2017, 2017.</w:t>
      </w:r>
    </w:p>
    <w:p w14:paraId="5CFBDE75" w14:textId="585F474C"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Gaussian Process Modeling of Heterogeneity and Discontinuities Using Voronoi Tessellations</w:t>
      </w:r>
      <w:r>
        <w:rPr>
          <w:rStyle w:val="arttitle"/>
        </w:rPr>
        <w:t>,</w:t>
      </w:r>
      <w:r>
        <w:t xml:space="preserve"> </w:t>
      </w:r>
      <w:r>
        <w:rPr>
          <w:rStyle w:val="serialtitle"/>
        </w:rPr>
        <w:t>Technometrics,</w:t>
      </w:r>
      <w:r>
        <w:t xml:space="preserve"> </w:t>
      </w:r>
      <w:r>
        <w:rPr>
          <w:rStyle w:val="volumeissue"/>
        </w:rPr>
        <w:t>63:1,</w:t>
      </w:r>
      <w:r>
        <w:t xml:space="preserve"> </w:t>
      </w:r>
      <w:r>
        <w:rPr>
          <w:rStyle w:val="pagerange"/>
        </w:rPr>
        <w:t>53-63,</w:t>
      </w:r>
      <w:r>
        <w:t xml:space="preserve"> </w:t>
      </w:r>
      <w:r>
        <w:rPr>
          <w:rStyle w:val="doilink"/>
        </w:rPr>
        <w:t>doi:</w:t>
      </w:r>
      <w:hyperlink r:id="rId20" w:history="1">
        <w:r>
          <w:rPr>
            <w:rStyle w:val="Hyperlink"/>
          </w:rPr>
          <w:t>10.1080/00401706.2019.1692696</w:t>
        </w:r>
      </w:hyperlink>
      <w:r>
        <w:t xml:space="preserve"> </w:t>
      </w:r>
    </w:p>
    <w:p w14:paraId="36DBC2B9" w14:textId="29D2D3BF" w:rsidR="00FF6FD5" w:rsidRDefault="00FF6FD5" w:rsidP="00BB2876">
      <w:pPr>
        <w:sectPr w:rsidR="00FF6FD5">
          <w:footerReference w:type="default" r:id="rId21"/>
          <w:pgSz w:w="11906" w:h="16838"/>
          <w:pgMar w:top="1440" w:right="1440" w:bottom="1440" w:left="1440" w:header="708" w:footer="708" w:gutter="0"/>
          <w:cols w:space="708"/>
          <w:docGrid w:linePitch="360"/>
        </w:sectPr>
      </w:pPr>
    </w:p>
    <w:p w14:paraId="0DAF4455" w14:textId="77777777" w:rsidR="00EE2BAE" w:rsidRDefault="00EE2BAE" w:rsidP="00EE2BAE">
      <w:r w:rsidRPr="0007543D">
        <w:lastRenderedPageBreak/>
        <w:t>Table 1</w:t>
      </w:r>
      <w:r>
        <w:t>:</w:t>
      </w:r>
      <w:r w:rsidRPr="0007543D">
        <w:t xml:space="preserve"> </w:t>
      </w:r>
      <w:r>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51D09B64" w:rsidR="00E77B25" w:rsidRDefault="00E77B25" w:rsidP="00B965D3">
      <w:r>
        <w:lastRenderedPageBreak/>
        <w:t xml:space="preserve">Table </w:t>
      </w:r>
      <w:r w:rsidR="00B965D3">
        <w:t>2</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69B8AE1"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2"/>
        <w:gridCol w:w="1722"/>
        <w:gridCol w:w="1371"/>
        <w:gridCol w:w="1544"/>
        <w:gridCol w:w="1543"/>
        <w:gridCol w:w="1543"/>
        <w:gridCol w:w="1582"/>
        <w:gridCol w:w="1552"/>
        <w:gridCol w:w="1189"/>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12"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r>
              <w:t>300</w:t>
            </w:r>
            <w:r w:rsidR="005D08F2">
              <w:t xml:space="preserve"> (1</w:t>
            </w:r>
            <w:r w:rsidR="005D08F2" w:rsidRPr="005D08F2">
              <w:rPr>
                <w:vertAlign w:val="superscript"/>
              </w:rPr>
              <w:t>st</w:t>
            </w:r>
            <w:r w:rsidR="005D08F2">
              <w:t xml:space="preserve"> wave)</w:t>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12"/>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1-11-10T17:18:00Z" w:initials="DD">
    <w:p w14:paraId="5DD88A1F" w14:textId="3E6BE133" w:rsidR="00A51C2F" w:rsidRDefault="00A51C2F">
      <w:pPr>
        <w:pStyle w:val="CommentText"/>
      </w:pPr>
      <w:r>
        <w:rPr>
          <w:rStyle w:val="CommentReference"/>
        </w:rPr>
        <w:annotationRef/>
      </w:r>
      <w:r>
        <w:t>I took this paragraph from Mohammed’s original draft. I have tweaked it, but I feel it still needs clarifications/corrections in a few places. A good start for the Intro though</w:t>
      </w:r>
    </w:p>
  </w:comment>
  <w:comment w:id="1" w:author="DOMINGO, DARIO" w:date="2021-11-11T10:51:00Z" w:initials="DD">
    <w:p w14:paraId="06F0D379" w14:textId="4ED5E7AD" w:rsidR="00A51C2F" w:rsidRDefault="00A51C2F">
      <w:pPr>
        <w:pStyle w:val="CommentText"/>
      </w:pPr>
      <w:r>
        <w:rPr>
          <w:rStyle w:val="CommentReference"/>
        </w:rPr>
        <w:annotationRef/>
      </w:r>
      <w:r w:rsidRPr="00FA423C">
        <w:rPr>
          <w:b/>
          <w:i/>
        </w:rPr>
        <w:t>Self-critique here</w:t>
      </w:r>
      <w:r>
        <w:t>: I’d rather have no formulas in the intro.</w:t>
      </w:r>
    </w:p>
    <w:p w14:paraId="7F25B4D5" w14:textId="548D584D" w:rsidR="00A51C2F" w:rsidRDefault="00A51C2F">
      <w:pPr>
        <w:pStyle w:val="CommentText"/>
      </w:pPr>
      <w:r>
        <w:t>But I also think that discussing limitations of the common approach is worthwhile to motivate our methodology. We can discuss how to better achieve that.</w:t>
      </w:r>
    </w:p>
  </w:comment>
  <w:comment w:id="2" w:author="DOMINGO, DARIO" w:date="2021-11-11T11:56:00Z" w:initials="DD">
    <w:p w14:paraId="603A9DA3" w14:textId="5085B24F" w:rsidR="00A51C2F" w:rsidRDefault="00A51C2F">
      <w:pPr>
        <w:pStyle w:val="CommentText"/>
      </w:pPr>
      <w:r>
        <w:rPr>
          <w:rStyle w:val="CommentReference"/>
        </w:rPr>
        <w:annotationRef/>
      </w:r>
      <w:r>
        <w:t>Before this paragraph, probably need to review a bit of Bayesian calibration (in energy)? But highlight our use of implausibility measures, to account for various uncertainties, eg also in data?</w:t>
      </w:r>
    </w:p>
  </w:comment>
  <w:comment w:id="3" w:author="DOMINGO, DARIO" w:date="2021-11-12T00:05:00Z" w:initials="DD">
    <w:p w14:paraId="4CAA8C9E" w14:textId="5AAC392D" w:rsidR="00A51C2F" w:rsidRDefault="00A51C2F">
      <w:pPr>
        <w:pStyle w:val="CommentText"/>
      </w:pPr>
      <w:r>
        <w:rPr>
          <w:rStyle w:val="CommentReference"/>
        </w:rPr>
        <w:annotationRef/>
      </w:r>
      <w:r>
        <w:t>I’m reading this and realise a potentially better place for some of the sentences could be the introduction. Will leave it here for now but keep this in mind.</w:t>
      </w:r>
    </w:p>
  </w:comment>
  <w:comment w:id="4" w:author="DOMINGO, DARIO" w:date="2021-11-05T19:03:00Z" w:initials="DD">
    <w:p w14:paraId="4B4A6800" w14:textId="7B5FDE1A" w:rsidR="00A51C2F" w:rsidRDefault="00A51C2F">
      <w:pPr>
        <w:pStyle w:val="CommentText"/>
      </w:pPr>
      <w:r>
        <w:rPr>
          <w:rStyle w:val="CommentReference"/>
        </w:rPr>
        <w:annotationRef/>
      </w:r>
      <w:r>
        <w:t>Take the sentence away to keep each numbered item short?</w:t>
      </w:r>
    </w:p>
  </w:comment>
  <w:comment w:id="5" w:author="DOMINGO, DARIO" w:date="2021-11-05T19:06:00Z" w:initials="DD">
    <w:p w14:paraId="735A346E" w14:textId="7C7796F1" w:rsidR="00A51C2F" w:rsidRDefault="00A51C2F">
      <w:pPr>
        <w:pStyle w:val="CommentText"/>
      </w:pPr>
      <w:r>
        <w:rPr>
          <w:rStyle w:val="CommentReference"/>
        </w:rPr>
        <w:annotationRef/>
      </w:r>
      <w:r>
        <w:t xml:space="preserve">Not sure whether some properly placed hyphens would help understand. But it may be just me not being an energy engineer </w:t>
      </w:r>
    </w:p>
  </w:comment>
  <w:comment w:id="6" w:author="DOMINGO, DARIO" w:date="2021-11-05T20:27:00Z" w:initials="DD">
    <w:p w14:paraId="37126D89" w14:textId="7F774F09" w:rsidR="00A51C2F" w:rsidRDefault="00A51C2F">
      <w:pPr>
        <w:pStyle w:val="CommentText"/>
      </w:pPr>
      <w:r>
        <w:rPr>
          <w:rStyle w:val="CommentReference"/>
        </w:rPr>
        <w:annotationRef/>
      </w:r>
      <w:r>
        <w:t>Large (no r)? “largely occupied”?</w:t>
      </w:r>
    </w:p>
  </w:comment>
  <w:comment w:id="7" w:author="DOMINGO, DARIO" w:date="2021-11-05T20:30:00Z" w:initials="DD">
    <w:p w14:paraId="24CB146F" w14:textId="77777777" w:rsidR="00A51C2F" w:rsidRDefault="00A51C2F">
      <w:pPr>
        <w:pStyle w:val="CommentText"/>
      </w:pPr>
      <w:r>
        <w:rPr>
          <w:rStyle w:val="CommentReference"/>
        </w:rPr>
        <w:annotationRef/>
      </w:r>
      <w:r>
        <w:t xml:space="preserve">I am unclear here: </w:t>
      </w:r>
    </w:p>
    <w:p w14:paraId="211412B9" w14:textId="06A36A4C" w:rsidR="00A51C2F" w:rsidRDefault="00A51C2F" w:rsidP="00B440D5">
      <w:pPr>
        <w:pStyle w:val="CommentText"/>
        <w:numPr>
          <w:ilvl w:val="0"/>
          <w:numId w:val="32"/>
        </w:numPr>
      </w:pPr>
      <w:r>
        <w:t xml:space="preserve"> the files impose uncertainties on the model output, or are uncertain themselves?</w:t>
      </w:r>
    </w:p>
    <w:p w14:paraId="3D029AC6" w14:textId="6A555D1D" w:rsidR="00A51C2F" w:rsidRDefault="00A51C2F" w:rsidP="00B440D5">
      <w:pPr>
        <w:pStyle w:val="CommentText"/>
        <w:numPr>
          <w:ilvl w:val="0"/>
          <w:numId w:val="32"/>
        </w:numPr>
      </w:pPr>
      <w:r>
        <w:t xml:space="preserve"> if solar irradiance *is* fully modelled (as we say it can be), this still introduces uncertainty? </w:t>
      </w:r>
    </w:p>
    <w:p w14:paraId="3841F3A7" w14:textId="24101B46" w:rsidR="00A51C2F" w:rsidRDefault="00A51C2F" w:rsidP="00B440D5">
      <w:pPr>
        <w:pStyle w:val="CommentText"/>
        <w:numPr>
          <w:ilvl w:val="0"/>
          <w:numId w:val="32"/>
        </w:numPr>
      </w:pPr>
      <w:r>
        <w:t xml:space="preserve"> and how modelling solar irradiance is related to recording weather on files, which I think is what this item is about?</w:t>
      </w:r>
    </w:p>
    <w:p w14:paraId="2CF95D89" w14:textId="2A475E04" w:rsidR="00A51C2F" w:rsidRDefault="00A51C2F">
      <w:pPr>
        <w:pStyle w:val="CommentText"/>
      </w:pPr>
      <w:r>
        <w:t>Again, I appreciated some are silly questions due to my physics ignorance :D</w:t>
      </w:r>
    </w:p>
  </w:comment>
  <w:comment w:id="8" w:author="DOMINGO, DARIO" w:date="2021-11-05T20:43:00Z" w:initials="DD">
    <w:p w14:paraId="341DE4D1" w14:textId="1B631548" w:rsidR="00A51C2F" w:rsidRDefault="00A51C2F">
      <w:pPr>
        <w:pStyle w:val="CommentText"/>
      </w:pPr>
      <w:r>
        <w:rPr>
          <w:rStyle w:val="CommentReference"/>
        </w:rPr>
        <w:annotationRef/>
      </w:r>
      <w:r>
        <w:t>I believe that this could be moved to after the list, so that each list item is kept concise (1, 2 sentences at the very most)</w:t>
      </w:r>
    </w:p>
  </w:comment>
  <w:comment w:id="9" w:author="DOMINGO, DARIO" w:date="2021-09-27T17:32:00Z" w:initials="DD">
    <w:p w14:paraId="6CE5BB7C" w14:textId="77777777" w:rsidR="00A51C2F" w:rsidRDefault="00A51C2F" w:rsidP="00284BEA">
      <w:pPr>
        <w:pStyle w:val="CommentText"/>
      </w:pPr>
      <w:r>
        <w:rPr>
          <w:rStyle w:val="CommentReference"/>
        </w:rPr>
        <w:annotationRef/>
      </w:r>
      <w:r>
        <w:t>How do we go from 30s to 1h?</w:t>
      </w:r>
    </w:p>
  </w:comment>
  <w:comment w:id="10" w:author="DOMINGO, DARIO" w:date="2021-09-27T17:35:00Z" w:initials="DD">
    <w:p w14:paraId="44566E38" w14:textId="77777777" w:rsidR="00A51C2F" w:rsidRDefault="00A51C2F" w:rsidP="00284BEA">
      <w:pPr>
        <w:pStyle w:val="CommentText"/>
      </w:pPr>
      <w:r>
        <w:rPr>
          <w:rStyle w:val="CommentReference"/>
        </w:rPr>
        <w:annotationRef/>
      </w:r>
      <w:r>
        <w:t>Stand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D88A1F" w15:done="0"/>
  <w15:commentEx w15:paraId="7F25B4D5" w15:done="0"/>
  <w15:commentEx w15:paraId="603A9DA3" w15:done="0"/>
  <w15:commentEx w15:paraId="4CAA8C9E" w15:done="0"/>
  <w15:commentEx w15:paraId="4B4A6800" w15:done="0"/>
  <w15:commentEx w15:paraId="735A346E" w15:done="0"/>
  <w15:commentEx w15:paraId="37126D89" w15:done="0"/>
  <w15:commentEx w15:paraId="2CF95D89" w15:done="0"/>
  <w15:commentEx w15:paraId="341DE4D1" w15:done="0"/>
  <w15:commentEx w15:paraId="6CE5BB7C" w15:done="0"/>
  <w15:commentEx w15:paraId="44566E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1D106E" w14:textId="77777777" w:rsidR="00D37C8E" w:rsidRDefault="00D37C8E" w:rsidP="00E06B35">
      <w:pPr>
        <w:spacing w:after="0" w:line="240" w:lineRule="auto"/>
      </w:pPr>
      <w:r>
        <w:separator/>
      </w:r>
    </w:p>
  </w:endnote>
  <w:endnote w:type="continuationSeparator" w:id="0">
    <w:p w14:paraId="0ABDC416" w14:textId="77777777" w:rsidR="00D37C8E" w:rsidRDefault="00D37C8E"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2B4A0248" w:rsidR="00A51C2F" w:rsidRDefault="00A51C2F">
        <w:pPr>
          <w:pStyle w:val="Footer"/>
          <w:jc w:val="right"/>
        </w:pPr>
        <w:r>
          <w:fldChar w:fldCharType="begin"/>
        </w:r>
        <w:r>
          <w:instrText xml:space="preserve"> PAGE   \* MERGEFORMAT </w:instrText>
        </w:r>
        <w:r>
          <w:fldChar w:fldCharType="separate"/>
        </w:r>
        <w:r w:rsidR="009E1646">
          <w:rPr>
            <w:noProof/>
          </w:rPr>
          <w:t>12</w:t>
        </w:r>
        <w:r>
          <w:rPr>
            <w:noProof/>
          </w:rPr>
          <w:fldChar w:fldCharType="end"/>
        </w:r>
      </w:p>
    </w:sdtContent>
  </w:sdt>
  <w:p w14:paraId="2BF1BB3D" w14:textId="77777777" w:rsidR="00A51C2F" w:rsidRDefault="00A51C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A947E1" w14:textId="77777777" w:rsidR="00D37C8E" w:rsidRDefault="00D37C8E" w:rsidP="00E06B35">
      <w:pPr>
        <w:spacing w:after="0" w:line="240" w:lineRule="auto"/>
      </w:pPr>
      <w:r>
        <w:separator/>
      </w:r>
    </w:p>
  </w:footnote>
  <w:footnote w:type="continuationSeparator" w:id="0">
    <w:p w14:paraId="5224F94A" w14:textId="77777777" w:rsidR="00D37C8E" w:rsidRDefault="00D37C8E" w:rsidP="00E06B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72C52"/>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247376"/>
    <w:multiLevelType w:val="hybridMultilevel"/>
    <w:tmpl w:val="D988DC40"/>
    <w:lvl w:ilvl="0" w:tplc="3274D2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791061"/>
    <w:multiLevelType w:val="hybridMultilevel"/>
    <w:tmpl w:val="DCE6F8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907FD4"/>
    <w:multiLevelType w:val="hybridMultilevel"/>
    <w:tmpl w:val="49FCB4A4"/>
    <w:lvl w:ilvl="0" w:tplc="6EAC23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1C60F96"/>
    <w:multiLevelType w:val="hybridMultilevel"/>
    <w:tmpl w:val="5AE68F0E"/>
    <w:lvl w:ilvl="0" w:tplc="A11AE0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72E02C0"/>
    <w:multiLevelType w:val="hybridMultilevel"/>
    <w:tmpl w:val="24AE6E9E"/>
    <w:lvl w:ilvl="0" w:tplc="30B85C7A">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9353E69"/>
    <w:multiLevelType w:val="hybridMultilevel"/>
    <w:tmpl w:val="1068D886"/>
    <w:lvl w:ilvl="0" w:tplc="F1A4B9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C33660"/>
    <w:multiLevelType w:val="hybridMultilevel"/>
    <w:tmpl w:val="C8E44858"/>
    <w:lvl w:ilvl="0" w:tplc="ECEE04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E121C1"/>
    <w:multiLevelType w:val="hybridMultilevel"/>
    <w:tmpl w:val="447CAF22"/>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10" w15:restartNumberingAfterBreak="0">
    <w:nsid w:val="1DF025D1"/>
    <w:multiLevelType w:val="hybridMultilevel"/>
    <w:tmpl w:val="9E5A88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7E357B3"/>
    <w:multiLevelType w:val="hybridMultilevel"/>
    <w:tmpl w:val="ED44DE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FF5308"/>
    <w:multiLevelType w:val="hybridMultilevel"/>
    <w:tmpl w:val="3B4A17A8"/>
    <w:lvl w:ilvl="0" w:tplc="07A81E74">
      <w:start w:val="1"/>
      <w:numFmt w:val="bullet"/>
      <w:lvlText w:val=""/>
      <w:lvlJc w:val="left"/>
      <w:pPr>
        <w:ind w:left="720" w:hanging="360"/>
      </w:pPr>
      <w:rPr>
        <w:rFonts w:ascii="Symbol" w:hAnsi="Symbol" w:hint="default"/>
      </w:rPr>
    </w:lvl>
    <w:lvl w:ilvl="1" w:tplc="95F09EBE">
      <w:start w:val="1"/>
      <w:numFmt w:val="bullet"/>
      <w:lvlText w:val="o"/>
      <w:lvlJc w:val="left"/>
      <w:pPr>
        <w:ind w:left="1440" w:hanging="360"/>
      </w:pPr>
      <w:rPr>
        <w:rFonts w:ascii="Courier New" w:hAnsi="Courier New" w:hint="default"/>
      </w:rPr>
    </w:lvl>
    <w:lvl w:ilvl="2" w:tplc="4D7294C4">
      <w:start w:val="1"/>
      <w:numFmt w:val="bullet"/>
      <w:lvlText w:val=""/>
      <w:lvlJc w:val="left"/>
      <w:pPr>
        <w:ind w:left="2160" w:hanging="360"/>
      </w:pPr>
      <w:rPr>
        <w:rFonts w:ascii="Wingdings" w:hAnsi="Wingdings" w:hint="default"/>
      </w:rPr>
    </w:lvl>
    <w:lvl w:ilvl="3" w:tplc="917CABF0">
      <w:start w:val="1"/>
      <w:numFmt w:val="bullet"/>
      <w:lvlText w:val=""/>
      <w:lvlJc w:val="left"/>
      <w:pPr>
        <w:ind w:left="2880" w:hanging="360"/>
      </w:pPr>
      <w:rPr>
        <w:rFonts w:ascii="Symbol" w:hAnsi="Symbol" w:hint="default"/>
      </w:rPr>
    </w:lvl>
    <w:lvl w:ilvl="4" w:tplc="A79CAFE6">
      <w:start w:val="1"/>
      <w:numFmt w:val="bullet"/>
      <w:lvlText w:val="o"/>
      <w:lvlJc w:val="left"/>
      <w:pPr>
        <w:ind w:left="3600" w:hanging="360"/>
      </w:pPr>
      <w:rPr>
        <w:rFonts w:ascii="Courier New" w:hAnsi="Courier New" w:hint="default"/>
      </w:rPr>
    </w:lvl>
    <w:lvl w:ilvl="5" w:tplc="9522D5AC">
      <w:start w:val="1"/>
      <w:numFmt w:val="bullet"/>
      <w:lvlText w:val=""/>
      <w:lvlJc w:val="left"/>
      <w:pPr>
        <w:ind w:left="4320" w:hanging="360"/>
      </w:pPr>
      <w:rPr>
        <w:rFonts w:ascii="Wingdings" w:hAnsi="Wingdings" w:hint="default"/>
      </w:rPr>
    </w:lvl>
    <w:lvl w:ilvl="6" w:tplc="AA60A4D4">
      <w:start w:val="1"/>
      <w:numFmt w:val="bullet"/>
      <w:lvlText w:val=""/>
      <w:lvlJc w:val="left"/>
      <w:pPr>
        <w:ind w:left="5040" w:hanging="360"/>
      </w:pPr>
      <w:rPr>
        <w:rFonts w:ascii="Symbol" w:hAnsi="Symbol" w:hint="default"/>
      </w:rPr>
    </w:lvl>
    <w:lvl w:ilvl="7" w:tplc="CA1E6006">
      <w:start w:val="1"/>
      <w:numFmt w:val="bullet"/>
      <w:lvlText w:val="o"/>
      <w:lvlJc w:val="left"/>
      <w:pPr>
        <w:ind w:left="5760" w:hanging="360"/>
      </w:pPr>
      <w:rPr>
        <w:rFonts w:ascii="Courier New" w:hAnsi="Courier New" w:hint="default"/>
      </w:rPr>
    </w:lvl>
    <w:lvl w:ilvl="8" w:tplc="1952AE4E">
      <w:start w:val="1"/>
      <w:numFmt w:val="bullet"/>
      <w:lvlText w:val=""/>
      <w:lvlJc w:val="left"/>
      <w:pPr>
        <w:ind w:left="6480" w:hanging="360"/>
      </w:pPr>
      <w:rPr>
        <w:rFonts w:ascii="Wingdings" w:hAnsi="Wingdings" w:hint="default"/>
      </w:rPr>
    </w:lvl>
  </w:abstractNum>
  <w:abstractNum w:abstractNumId="16" w15:restartNumberingAfterBreak="0">
    <w:nsid w:val="32B32DBE"/>
    <w:multiLevelType w:val="hybridMultilevel"/>
    <w:tmpl w:val="08F2A0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4C82801"/>
    <w:multiLevelType w:val="hybridMultilevel"/>
    <w:tmpl w:val="E72E5BFC"/>
    <w:lvl w:ilvl="0" w:tplc="345E5D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C844B1C"/>
    <w:multiLevelType w:val="hybridMultilevel"/>
    <w:tmpl w:val="6DD2A9A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8B11C9"/>
    <w:multiLevelType w:val="hybridMultilevel"/>
    <w:tmpl w:val="F8E86C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F9511D"/>
    <w:multiLevelType w:val="hybridMultilevel"/>
    <w:tmpl w:val="43208D80"/>
    <w:lvl w:ilvl="0" w:tplc="8D2C426A">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42296821"/>
    <w:multiLevelType w:val="hybridMultilevel"/>
    <w:tmpl w:val="E132EDD8"/>
    <w:lvl w:ilvl="0" w:tplc="F65CD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7C76257"/>
    <w:multiLevelType w:val="hybridMultilevel"/>
    <w:tmpl w:val="DA881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8047D06"/>
    <w:multiLevelType w:val="hybridMultilevel"/>
    <w:tmpl w:val="E02C7AE4"/>
    <w:lvl w:ilvl="0" w:tplc="6BE24A2C">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A50CA2"/>
    <w:multiLevelType w:val="hybridMultilevel"/>
    <w:tmpl w:val="B6F8E84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9A579B5"/>
    <w:multiLevelType w:val="hybridMultilevel"/>
    <w:tmpl w:val="EF7CF4B0"/>
    <w:lvl w:ilvl="0" w:tplc="24C85E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C92F65"/>
    <w:multiLevelType w:val="hybridMultilevel"/>
    <w:tmpl w:val="F4B0A2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7397416"/>
    <w:multiLevelType w:val="hybridMultilevel"/>
    <w:tmpl w:val="6BEA54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94E4CAB"/>
    <w:multiLevelType w:val="hybridMultilevel"/>
    <w:tmpl w:val="E118E68E"/>
    <w:lvl w:ilvl="0" w:tplc="FB348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C3825DC"/>
    <w:multiLevelType w:val="hybridMultilevel"/>
    <w:tmpl w:val="25BCE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A5652E"/>
    <w:multiLevelType w:val="hybridMultilevel"/>
    <w:tmpl w:val="77E87EDE"/>
    <w:lvl w:ilvl="0" w:tplc="677ECE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64943DA"/>
    <w:multiLevelType w:val="hybridMultilevel"/>
    <w:tmpl w:val="FCB2C7B4"/>
    <w:lvl w:ilvl="0" w:tplc="741242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933123B"/>
    <w:multiLevelType w:val="hybridMultilevel"/>
    <w:tmpl w:val="F28459D8"/>
    <w:lvl w:ilvl="0" w:tplc="48509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9D13946"/>
    <w:multiLevelType w:val="hybridMultilevel"/>
    <w:tmpl w:val="A7D65C32"/>
    <w:lvl w:ilvl="0" w:tplc="29CE516A">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AB57D7D"/>
    <w:multiLevelType w:val="hybridMultilevel"/>
    <w:tmpl w:val="FDA65096"/>
    <w:lvl w:ilvl="0" w:tplc="471440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4BF11C9"/>
    <w:multiLevelType w:val="hybridMultilevel"/>
    <w:tmpl w:val="1F926958"/>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7B063A3"/>
    <w:multiLevelType w:val="hybridMultilevel"/>
    <w:tmpl w:val="B4C2E6B8"/>
    <w:lvl w:ilvl="0" w:tplc="E528C5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7D03ED0"/>
    <w:multiLevelType w:val="hybridMultilevel"/>
    <w:tmpl w:val="AC666286"/>
    <w:lvl w:ilvl="0" w:tplc="36ACAE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DD3498E"/>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7"/>
  </w:num>
  <w:num w:numId="3">
    <w:abstractNumId w:val="30"/>
  </w:num>
  <w:num w:numId="4">
    <w:abstractNumId w:val="26"/>
  </w:num>
  <w:num w:numId="5">
    <w:abstractNumId w:val="37"/>
  </w:num>
  <w:num w:numId="6">
    <w:abstractNumId w:val="22"/>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2"/>
  </w:num>
  <w:num w:numId="9">
    <w:abstractNumId w:val="9"/>
  </w:num>
  <w:num w:numId="10">
    <w:abstractNumId w:val="7"/>
  </w:num>
  <w:num w:numId="11">
    <w:abstractNumId w:val="29"/>
  </w:num>
  <w:num w:numId="12">
    <w:abstractNumId w:val="0"/>
  </w:num>
  <w:num w:numId="13">
    <w:abstractNumId w:val="39"/>
  </w:num>
  <w:num w:numId="14">
    <w:abstractNumId w:val="23"/>
  </w:num>
  <w:num w:numId="15">
    <w:abstractNumId w:val="4"/>
  </w:num>
  <w:num w:numId="16">
    <w:abstractNumId w:val="33"/>
  </w:num>
  <w:num w:numId="17">
    <w:abstractNumId w:val="1"/>
  </w:num>
  <w:num w:numId="18">
    <w:abstractNumId w:val="8"/>
  </w:num>
  <w:num w:numId="19">
    <w:abstractNumId w:val="2"/>
  </w:num>
  <w:num w:numId="20">
    <w:abstractNumId w:val="18"/>
  </w:num>
  <w:num w:numId="21">
    <w:abstractNumId w:val="25"/>
  </w:num>
  <w:num w:numId="22">
    <w:abstractNumId w:val="21"/>
  </w:num>
  <w:num w:numId="23">
    <w:abstractNumId w:val="31"/>
  </w:num>
  <w:num w:numId="24">
    <w:abstractNumId w:val="34"/>
  </w:num>
  <w:num w:numId="25">
    <w:abstractNumId w:val="24"/>
  </w:num>
  <w:num w:numId="26">
    <w:abstractNumId w:val="13"/>
  </w:num>
  <w:num w:numId="27">
    <w:abstractNumId w:val="12"/>
  </w:num>
  <w:num w:numId="28">
    <w:abstractNumId w:val="5"/>
  </w:num>
  <w:num w:numId="29">
    <w:abstractNumId w:val="3"/>
  </w:num>
  <w:num w:numId="30">
    <w:abstractNumId w:val="38"/>
  </w:num>
  <w:num w:numId="31">
    <w:abstractNumId w:val="35"/>
  </w:num>
  <w:num w:numId="32">
    <w:abstractNumId w:val="40"/>
  </w:num>
  <w:num w:numId="33">
    <w:abstractNumId w:val="27"/>
  </w:num>
  <w:num w:numId="34">
    <w:abstractNumId w:val="10"/>
  </w:num>
  <w:num w:numId="35">
    <w:abstractNumId w:val="16"/>
  </w:num>
  <w:num w:numId="36">
    <w:abstractNumId w:val="6"/>
  </w:num>
  <w:num w:numId="37">
    <w:abstractNumId w:val="28"/>
  </w:num>
  <w:num w:numId="38">
    <w:abstractNumId w:val="36"/>
  </w:num>
  <w:num w:numId="39">
    <w:abstractNumId w:val="19"/>
  </w:num>
  <w:num w:numId="40">
    <w:abstractNumId w:val="14"/>
  </w:num>
  <w:num w:numId="41">
    <w:abstractNumId w:val="20"/>
  </w:num>
  <w:num w:numId="4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16AE"/>
    <w:rsid w:val="00001941"/>
    <w:rsid w:val="000058B1"/>
    <w:rsid w:val="00006851"/>
    <w:rsid w:val="00006B06"/>
    <w:rsid w:val="00012215"/>
    <w:rsid w:val="00021868"/>
    <w:rsid w:val="00021D0F"/>
    <w:rsid w:val="00023E12"/>
    <w:rsid w:val="00024B79"/>
    <w:rsid w:val="00024CCC"/>
    <w:rsid w:val="00025B67"/>
    <w:rsid w:val="00027116"/>
    <w:rsid w:val="00033B73"/>
    <w:rsid w:val="0003534F"/>
    <w:rsid w:val="0004042F"/>
    <w:rsid w:val="00040687"/>
    <w:rsid w:val="00041762"/>
    <w:rsid w:val="00041CCB"/>
    <w:rsid w:val="00043572"/>
    <w:rsid w:val="00047752"/>
    <w:rsid w:val="000540B5"/>
    <w:rsid w:val="00054C50"/>
    <w:rsid w:val="00057CD3"/>
    <w:rsid w:val="00064758"/>
    <w:rsid w:val="00065231"/>
    <w:rsid w:val="0007036F"/>
    <w:rsid w:val="0007543D"/>
    <w:rsid w:val="0007691C"/>
    <w:rsid w:val="000771A0"/>
    <w:rsid w:val="0007731A"/>
    <w:rsid w:val="00077A8F"/>
    <w:rsid w:val="00077FE8"/>
    <w:rsid w:val="00080F32"/>
    <w:rsid w:val="000813A7"/>
    <w:rsid w:val="000828A9"/>
    <w:rsid w:val="00083509"/>
    <w:rsid w:val="000843A3"/>
    <w:rsid w:val="000936D2"/>
    <w:rsid w:val="00094173"/>
    <w:rsid w:val="00094577"/>
    <w:rsid w:val="00094B2E"/>
    <w:rsid w:val="00095AE3"/>
    <w:rsid w:val="000A0FE6"/>
    <w:rsid w:val="000A1013"/>
    <w:rsid w:val="000A3CD3"/>
    <w:rsid w:val="000A565F"/>
    <w:rsid w:val="000A5F52"/>
    <w:rsid w:val="000B1870"/>
    <w:rsid w:val="000B2DAD"/>
    <w:rsid w:val="000B3627"/>
    <w:rsid w:val="000B683B"/>
    <w:rsid w:val="000C2CFC"/>
    <w:rsid w:val="000C2F53"/>
    <w:rsid w:val="000C3214"/>
    <w:rsid w:val="000D022A"/>
    <w:rsid w:val="000D1D4E"/>
    <w:rsid w:val="000D3521"/>
    <w:rsid w:val="000D6B55"/>
    <w:rsid w:val="000D7263"/>
    <w:rsid w:val="000E15A6"/>
    <w:rsid w:val="000E22A6"/>
    <w:rsid w:val="000F03E4"/>
    <w:rsid w:val="000F2195"/>
    <w:rsid w:val="000F5C7D"/>
    <w:rsid w:val="000F7264"/>
    <w:rsid w:val="001001F1"/>
    <w:rsid w:val="0010043A"/>
    <w:rsid w:val="00104A76"/>
    <w:rsid w:val="0010560F"/>
    <w:rsid w:val="00107AB8"/>
    <w:rsid w:val="00111E4E"/>
    <w:rsid w:val="00116941"/>
    <w:rsid w:val="00116B3A"/>
    <w:rsid w:val="001173C5"/>
    <w:rsid w:val="00120A44"/>
    <w:rsid w:val="00121186"/>
    <w:rsid w:val="001217C4"/>
    <w:rsid w:val="001244B3"/>
    <w:rsid w:val="00131B62"/>
    <w:rsid w:val="00134E5F"/>
    <w:rsid w:val="001369E4"/>
    <w:rsid w:val="001374D2"/>
    <w:rsid w:val="00137CB6"/>
    <w:rsid w:val="00140062"/>
    <w:rsid w:val="00141E5B"/>
    <w:rsid w:val="00147CCD"/>
    <w:rsid w:val="0015555D"/>
    <w:rsid w:val="00156977"/>
    <w:rsid w:val="00160916"/>
    <w:rsid w:val="001642EC"/>
    <w:rsid w:val="0016558B"/>
    <w:rsid w:val="001666B9"/>
    <w:rsid w:val="00171230"/>
    <w:rsid w:val="001769CF"/>
    <w:rsid w:val="0017754E"/>
    <w:rsid w:val="00180144"/>
    <w:rsid w:val="00181EE7"/>
    <w:rsid w:val="001820BC"/>
    <w:rsid w:val="001849DF"/>
    <w:rsid w:val="00184D80"/>
    <w:rsid w:val="001868BB"/>
    <w:rsid w:val="00187BFC"/>
    <w:rsid w:val="0019129C"/>
    <w:rsid w:val="0019248A"/>
    <w:rsid w:val="0019694C"/>
    <w:rsid w:val="00197BDB"/>
    <w:rsid w:val="001A1233"/>
    <w:rsid w:val="001A65CD"/>
    <w:rsid w:val="001B113A"/>
    <w:rsid w:val="001B346A"/>
    <w:rsid w:val="001B3A91"/>
    <w:rsid w:val="001B756E"/>
    <w:rsid w:val="001C0331"/>
    <w:rsid w:val="001C39D1"/>
    <w:rsid w:val="001C5BBB"/>
    <w:rsid w:val="001C7864"/>
    <w:rsid w:val="001C79AD"/>
    <w:rsid w:val="001D2A0E"/>
    <w:rsid w:val="001D46C9"/>
    <w:rsid w:val="001D5CD0"/>
    <w:rsid w:val="001D711B"/>
    <w:rsid w:val="001D78CE"/>
    <w:rsid w:val="001E05B3"/>
    <w:rsid w:val="001E0B38"/>
    <w:rsid w:val="001E3933"/>
    <w:rsid w:val="001E4EAC"/>
    <w:rsid w:val="001E7A58"/>
    <w:rsid w:val="001E7B27"/>
    <w:rsid w:val="001F537A"/>
    <w:rsid w:val="001F5B6F"/>
    <w:rsid w:val="001F64DB"/>
    <w:rsid w:val="001F6EC7"/>
    <w:rsid w:val="0020152E"/>
    <w:rsid w:val="00203A75"/>
    <w:rsid w:val="0020559C"/>
    <w:rsid w:val="002074F1"/>
    <w:rsid w:val="00210B8E"/>
    <w:rsid w:val="00211127"/>
    <w:rsid w:val="00213E63"/>
    <w:rsid w:val="0021446A"/>
    <w:rsid w:val="00214B7D"/>
    <w:rsid w:val="0021526F"/>
    <w:rsid w:val="002175E3"/>
    <w:rsid w:val="00217B7F"/>
    <w:rsid w:val="00220452"/>
    <w:rsid w:val="00220BDC"/>
    <w:rsid w:val="00222330"/>
    <w:rsid w:val="00223F7F"/>
    <w:rsid w:val="002335EB"/>
    <w:rsid w:val="00233A0D"/>
    <w:rsid w:val="0023502E"/>
    <w:rsid w:val="00235F0E"/>
    <w:rsid w:val="00237DDE"/>
    <w:rsid w:val="00242D5E"/>
    <w:rsid w:val="002443EE"/>
    <w:rsid w:val="00244DA2"/>
    <w:rsid w:val="0024618B"/>
    <w:rsid w:val="00253B37"/>
    <w:rsid w:val="002547E8"/>
    <w:rsid w:val="00254D16"/>
    <w:rsid w:val="0025761F"/>
    <w:rsid w:val="00257DF2"/>
    <w:rsid w:val="00260073"/>
    <w:rsid w:val="00263EBA"/>
    <w:rsid w:val="00264DFF"/>
    <w:rsid w:val="002662FC"/>
    <w:rsid w:val="00272176"/>
    <w:rsid w:val="0027795A"/>
    <w:rsid w:val="00281CB0"/>
    <w:rsid w:val="002825B9"/>
    <w:rsid w:val="002830E9"/>
    <w:rsid w:val="00283F2B"/>
    <w:rsid w:val="00283FBE"/>
    <w:rsid w:val="0028418D"/>
    <w:rsid w:val="00284BEA"/>
    <w:rsid w:val="002850FE"/>
    <w:rsid w:val="00285248"/>
    <w:rsid w:val="002859ED"/>
    <w:rsid w:val="00285CF5"/>
    <w:rsid w:val="00285D6C"/>
    <w:rsid w:val="00291C87"/>
    <w:rsid w:val="00291DFF"/>
    <w:rsid w:val="00296548"/>
    <w:rsid w:val="002A1624"/>
    <w:rsid w:val="002A70DB"/>
    <w:rsid w:val="002A777C"/>
    <w:rsid w:val="002B0B35"/>
    <w:rsid w:val="002B3B32"/>
    <w:rsid w:val="002B6461"/>
    <w:rsid w:val="002C02BC"/>
    <w:rsid w:val="002C2DDC"/>
    <w:rsid w:val="002C323C"/>
    <w:rsid w:val="002C5E8D"/>
    <w:rsid w:val="002C7290"/>
    <w:rsid w:val="002D5443"/>
    <w:rsid w:val="002E13CA"/>
    <w:rsid w:val="002E18E7"/>
    <w:rsid w:val="002E3487"/>
    <w:rsid w:val="002E41FF"/>
    <w:rsid w:val="002F052C"/>
    <w:rsid w:val="002F069C"/>
    <w:rsid w:val="002F17B8"/>
    <w:rsid w:val="002F2A04"/>
    <w:rsid w:val="002F54A2"/>
    <w:rsid w:val="002F7A36"/>
    <w:rsid w:val="00301F89"/>
    <w:rsid w:val="00305CFF"/>
    <w:rsid w:val="00314760"/>
    <w:rsid w:val="00317F9F"/>
    <w:rsid w:val="00332081"/>
    <w:rsid w:val="00343A6F"/>
    <w:rsid w:val="00344B06"/>
    <w:rsid w:val="003517FF"/>
    <w:rsid w:val="00353E4A"/>
    <w:rsid w:val="003550C4"/>
    <w:rsid w:val="00356B27"/>
    <w:rsid w:val="00362B82"/>
    <w:rsid w:val="003650E2"/>
    <w:rsid w:val="00365522"/>
    <w:rsid w:val="00367FE7"/>
    <w:rsid w:val="003701CF"/>
    <w:rsid w:val="00372272"/>
    <w:rsid w:val="00373F76"/>
    <w:rsid w:val="003756B6"/>
    <w:rsid w:val="00380390"/>
    <w:rsid w:val="00381F29"/>
    <w:rsid w:val="003838AF"/>
    <w:rsid w:val="00383C01"/>
    <w:rsid w:val="00386B5E"/>
    <w:rsid w:val="0039196C"/>
    <w:rsid w:val="003927F8"/>
    <w:rsid w:val="003973FE"/>
    <w:rsid w:val="003A0017"/>
    <w:rsid w:val="003A37C6"/>
    <w:rsid w:val="003A424C"/>
    <w:rsid w:val="003A4998"/>
    <w:rsid w:val="003A4AB8"/>
    <w:rsid w:val="003A75E9"/>
    <w:rsid w:val="003B07CC"/>
    <w:rsid w:val="003B0DD4"/>
    <w:rsid w:val="003B21AA"/>
    <w:rsid w:val="003B4244"/>
    <w:rsid w:val="003B68F1"/>
    <w:rsid w:val="003B696F"/>
    <w:rsid w:val="003B6E86"/>
    <w:rsid w:val="003B6ED9"/>
    <w:rsid w:val="003C054F"/>
    <w:rsid w:val="003C07BA"/>
    <w:rsid w:val="003C1856"/>
    <w:rsid w:val="003C2103"/>
    <w:rsid w:val="003C6440"/>
    <w:rsid w:val="003D02B2"/>
    <w:rsid w:val="003D23C3"/>
    <w:rsid w:val="003D2B00"/>
    <w:rsid w:val="003D35BD"/>
    <w:rsid w:val="003D3894"/>
    <w:rsid w:val="003D3D58"/>
    <w:rsid w:val="003D53A3"/>
    <w:rsid w:val="003D79E5"/>
    <w:rsid w:val="003E0333"/>
    <w:rsid w:val="003E1053"/>
    <w:rsid w:val="003E4C5C"/>
    <w:rsid w:val="003F2358"/>
    <w:rsid w:val="003F2AAE"/>
    <w:rsid w:val="003F512A"/>
    <w:rsid w:val="003F5357"/>
    <w:rsid w:val="00400BF5"/>
    <w:rsid w:val="00413252"/>
    <w:rsid w:val="00414FF1"/>
    <w:rsid w:val="0042742C"/>
    <w:rsid w:val="0042759F"/>
    <w:rsid w:val="0043242B"/>
    <w:rsid w:val="00432476"/>
    <w:rsid w:val="00432A0B"/>
    <w:rsid w:val="004352FB"/>
    <w:rsid w:val="0044169D"/>
    <w:rsid w:val="00441B55"/>
    <w:rsid w:val="00446344"/>
    <w:rsid w:val="0045493F"/>
    <w:rsid w:val="00456B46"/>
    <w:rsid w:val="00456F32"/>
    <w:rsid w:val="00456F91"/>
    <w:rsid w:val="00460076"/>
    <w:rsid w:val="0046110D"/>
    <w:rsid w:val="0046399B"/>
    <w:rsid w:val="00465AFD"/>
    <w:rsid w:val="00473809"/>
    <w:rsid w:val="00475F00"/>
    <w:rsid w:val="0048013E"/>
    <w:rsid w:val="004815E7"/>
    <w:rsid w:val="00486E61"/>
    <w:rsid w:val="00487089"/>
    <w:rsid w:val="00487A7C"/>
    <w:rsid w:val="00490E8C"/>
    <w:rsid w:val="00494F4F"/>
    <w:rsid w:val="004951FA"/>
    <w:rsid w:val="00496ED4"/>
    <w:rsid w:val="00497F93"/>
    <w:rsid w:val="004A09AB"/>
    <w:rsid w:val="004A347F"/>
    <w:rsid w:val="004A3646"/>
    <w:rsid w:val="004A5480"/>
    <w:rsid w:val="004A731E"/>
    <w:rsid w:val="004B3F95"/>
    <w:rsid w:val="004B3FB5"/>
    <w:rsid w:val="004B7040"/>
    <w:rsid w:val="004C0276"/>
    <w:rsid w:val="004C4958"/>
    <w:rsid w:val="004C7BAF"/>
    <w:rsid w:val="004D2AA3"/>
    <w:rsid w:val="004D2DEC"/>
    <w:rsid w:val="004D4716"/>
    <w:rsid w:val="004E09E8"/>
    <w:rsid w:val="004E0AFD"/>
    <w:rsid w:val="004E2854"/>
    <w:rsid w:val="004E2CCC"/>
    <w:rsid w:val="004E3639"/>
    <w:rsid w:val="004E4ED8"/>
    <w:rsid w:val="004E7489"/>
    <w:rsid w:val="004E7FC1"/>
    <w:rsid w:val="004F21BC"/>
    <w:rsid w:val="00501FC5"/>
    <w:rsid w:val="00502331"/>
    <w:rsid w:val="00502AED"/>
    <w:rsid w:val="005063EB"/>
    <w:rsid w:val="00507B8F"/>
    <w:rsid w:val="005109AB"/>
    <w:rsid w:val="00512C4E"/>
    <w:rsid w:val="00515786"/>
    <w:rsid w:val="00516B3D"/>
    <w:rsid w:val="00517DF4"/>
    <w:rsid w:val="00521F21"/>
    <w:rsid w:val="005234CA"/>
    <w:rsid w:val="005241A7"/>
    <w:rsid w:val="00525DBE"/>
    <w:rsid w:val="00526915"/>
    <w:rsid w:val="005308F0"/>
    <w:rsid w:val="00530E21"/>
    <w:rsid w:val="00530EB2"/>
    <w:rsid w:val="00535254"/>
    <w:rsid w:val="00536D9B"/>
    <w:rsid w:val="00536EE8"/>
    <w:rsid w:val="00536F2D"/>
    <w:rsid w:val="00540277"/>
    <w:rsid w:val="005450DC"/>
    <w:rsid w:val="00545A22"/>
    <w:rsid w:val="00546F9E"/>
    <w:rsid w:val="00547925"/>
    <w:rsid w:val="005501C3"/>
    <w:rsid w:val="00562223"/>
    <w:rsid w:val="00563060"/>
    <w:rsid w:val="0056578D"/>
    <w:rsid w:val="00567F79"/>
    <w:rsid w:val="00571E38"/>
    <w:rsid w:val="00572501"/>
    <w:rsid w:val="00572EAC"/>
    <w:rsid w:val="0057391B"/>
    <w:rsid w:val="00573E32"/>
    <w:rsid w:val="00574742"/>
    <w:rsid w:val="005753A1"/>
    <w:rsid w:val="00576053"/>
    <w:rsid w:val="00580A0F"/>
    <w:rsid w:val="0058418D"/>
    <w:rsid w:val="0059005F"/>
    <w:rsid w:val="00590CFC"/>
    <w:rsid w:val="00593F70"/>
    <w:rsid w:val="0059733B"/>
    <w:rsid w:val="005A0FD6"/>
    <w:rsid w:val="005A2920"/>
    <w:rsid w:val="005A3173"/>
    <w:rsid w:val="005A58FC"/>
    <w:rsid w:val="005A5DD3"/>
    <w:rsid w:val="005A6B5C"/>
    <w:rsid w:val="005A74F8"/>
    <w:rsid w:val="005B05A5"/>
    <w:rsid w:val="005B0841"/>
    <w:rsid w:val="005B146C"/>
    <w:rsid w:val="005B3B04"/>
    <w:rsid w:val="005B6CE0"/>
    <w:rsid w:val="005B6E45"/>
    <w:rsid w:val="005B7608"/>
    <w:rsid w:val="005C4DCD"/>
    <w:rsid w:val="005C5DAB"/>
    <w:rsid w:val="005D08F2"/>
    <w:rsid w:val="005D1A60"/>
    <w:rsid w:val="005D3F0C"/>
    <w:rsid w:val="005D5A62"/>
    <w:rsid w:val="005D6684"/>
    <w:rsid w:val="005D73AA"/>
    <w:rsid w:val="005E0EE7"/>
    <w:rsid w:val="005E1F66"/>
    <w:rsid w:val="005E229F"/>
    <w:rsid w:val="005E3336"/>
    <w:rsid w:val="005E42A4"/>
    <w:rsid w:val="005E4EB4"/>
    <w:rsid w:val="005E6CDE"/>
    <w:rsid w:val="005F0903"/>
    <w:rsid w:val="005F19D9"/>
    <w:rsid w:val="005F2356"/>
    <w:rsid w:val="005F7E3C"/>
    <w:rsid w:val="00600681"/>
    <w:rsid w:val="0060245A"/>
    <w:rsid w:val="00603863"/>
    <w:rsid w:val="006059FA"/>
    <w:rsid w:val="00607000"/>
    <w:rsid w:val="00607102"/>
    <w:rsid w:val="00607A9E"/>
    <w:rsid w:val="006114C2"/>
    <w:rsid w:val="00612B4E"/>
    <w:rsid w:val="00613500"/>
    <w:rsid w:val="00621F37"/>
    <w:rsid w:val="0062266F"/>
    <w:rsid w:val="00622736"/>
    <w:rsid w:val="006230D5"/>
    <w:rsid w:val="00632157"/>
    <w:rsid w:val="006363BA"/>
    <w:rsid w:val="00640087"/>
    <w:rsid w:val="00641017"/>
    <w:rsid w:val="0064127B"/>
    <w:rsid w:val="00642383"/>
    <w:rsid w:val="00642BE3"/>
    <w:rsid w:val="00643538"/>
    <w:rsid w:val="00643601"/>
    <w:rsid w:val="00643DB6"/>
    <w:rsid w:val="00647321"/>
    <w:rsid w:val="00650642"/>
    <w:rsid w:val="00653CA8"/>
    <w:rsid w:val="00656326"/>
    <w:rsid w:val="00656E71"/>
    <w:rsid w:val="006617E1"/>
    <w:rsid w:val="006626E1"/>
    <w:rsid w:val="0066320C"/>
    <w:rsid w:val="00670A36"/>
    <w:rsid w:val="0067251D"/>
    <w:rsid w:val="00672771"/>
    <w:rsid w:val="00674B80"/>
    <w:rsid w:val="00675CBA"/>
    <w:rsid w:val="00684BE9"/>
    <w:rsid w:val="00685615"/>
    <w:rsid w:val="00685D1E"/>
    <w:rsid w:val="006937B1"/>
    <w:rsid w:val="006965DC"/>
    <w:rsid w:val="0069746D"/>
    <w:rsid w:val="006A027B"/>
    <w:rsid w:val="006A04C8"/>
    <w:rsid w:val="006A0E37"/>
    <w:rsid w:val="006A3410"/>
    <w:rsid w:val="006A3812"/>
    <w:rsid w:val="006A499F"/>
    <w:rsid w:val="006A5E18"/>
    <w:rsid w:val="006A625A"/>
    <w:rsid w:val="006A736F"/>
    <w:rsid w:val="006B7922"/>
    <w:rsid w:val="006C0188"/>
    <w:rsid w:val="006C0523"/>
    <w:rsid w:val="006C5577"/>
    <w:rsid w:val="006C5EA6"/>
    <w:rsid w:val="006D0296"/>
    <w:rsid w:val="006D12D8"/>
    <w:rsid w:val="006D3FEC"/>
    <w:rsid w:val="006D441F"/>
    <w:rsid w:val="006D5439"/>
    <w:rsid w:val="006D553D"/>
    <w:rsid w:val="006D6F2B"/>
    <w:rsid w:val="006E03C9"/>
    <w:rsid w:val="006E0400"/>
    <w:rsid w:val="006E28BD"/>
    <w:rsid w:val="006E6FF5"/>
    <w:rsid w:val="006E7D90"/>
    <w:rsid w:val="006F1FE6"/>
    <w:rsid w:val="006F576A"/>
    <w:rsid w:val="006F6A8A"/>
    <w:rsid w:val="007004F2"/>
    <w:rsid w:val="0070729A"/>
    <w:rsid w:val="0071501C"/>
    <w:rsid w:val="007207CD"/>
    <w:rsid w:val="00723D18"/>
    <w:rsid w:val="00723DEF"/>
    <w:rsid w:val="0072426B"/>
    <w:rsid w:val="00724E8B"/>
    <w:rsid w:val="00725952"/>
    <w:rsid w:val="00726622"/>
    <w:rsid w:val="007268A0"/>
    <w:rsid w:val="00730B80"/>
    <w:rsid w:val="00731784"/>
    <w:rsid w:val="0073203A"/>
    <w:rsid w:val="007333E0"/>
    <w:rsid w:val="00735C56"/>
    <w:rsid w:val="007401A2"/>
    <w:rsid w:val="00740357"/>
    <w:rsid w:val="00741010"/>
    <w:rsid w:val="00744847"/>
    <w:rsid w:val="00745075"/>
    <w:rsid w:val="00750983"/>
    <w:rsid w:val="00752662"/>
    <w:rsid w:val="0076060A"/>
    <w:rsid w:val="00764986"/>
    <w:rsid w:val="0076565C"/>
    <w:rsid w:val="00765EDC"/>
    <w:rsid w:val="00767F93"/>
    <w:rsid w:val="00770B59"/>
    <w:rsid w:val="00772230"/>
    <w:rsid w:val="00773A81"/>
    <w:rsid w:val="007758CD"/>
    <w:rsid w:val="00775907"/>
    <w:rsid w:val="00776F7E"/>
    <w:rsid w:val="00777E47"/>
    <w:rsid w:val="00780D99"/>
    <w:rsid w:val="00780E9C"/>
    <w:rsid w:val="00790F00"/>
    <w:rsid w:val="0079269A"/>
    <w:rsid w:val="007937A9"/>
    <w:rsid w:val="007A373B"/>
    <w:rsid w:val="007A3874"/>
    <w:rsid w:val="007A40D6"/>
    <w:rsid w:val="007A4D2A"/>
    <w:rsid w:val="007A5C04"/>
    <w:rsid w:val="007A7078"/>
    <w:rsid w:val="007B1A6B"/>
    <w:rsid w:val="007B2F23"/>
    <w:rsid w:val="007B2F4B"/>
    <w:rsid w:val="007B7114"/>
    <w:rsid w:val="007B7FF7"/>
    <w:rsid w:val="007C6B5F"/>
    <w:rsid w:val="007C76A8"/>
    <w:rsid w:val="007D1294"/>
    <w:rsid w:val="007D1C4D"/>
    <w:rsid w:val="007D3F5E"/>
    <w:rsid w:val="007D6198"/>
    <w:rsid w:val="007E09AD"/>
    <w:rsid w:val="007E1B2A"/>
    <w:rsid w:val="007E2A55"/>
    <w:rsid w:val="007E536F"/>
    <w:rsid w:val="007E54B8"/>
    <w:rsid w:val="007F0337"/>
    <w:rsid w:val="007F090B"/>
    <w:rsid w:val="007F0A5F"/>
    <w:rsid w:val="007F17E4"/>
    <w:rsid w:val="007F18A4"/>
    <w:rsid w:val="007F5B8E"/>
    <w:rsid w:val="007F6098"/>
    <w:rsid w:val="007F6381"/>
    <w:rsid w:val="007F65DC"/>
    <w:rsid w:val="00801328"/>
    <w:rsid w:val="00807B52"/>
    <w:rsid w:val="00812045"/>
    <w:rsid w:val="00813522"/>
    <w:rsid w:val="00822EA5"/>
    <w:rsid w:val="0082C960"/>
    <w:rsid w:val="00831A59"/>
    <w:rsid w:val="00833883"/>
    <w:rsid w:val="00834529"/>
    <w:rsid w:val="008420F0"/>
    <w:rsid w:val="0084457C"/>
    <w:rsid w:val="00846EFD"/>
    <w:rsid w:val="00853F64"/>
    <w:rsid w:val="00855859"/>
    <w:rsid w:val="008577BD"/>
    <w:rsid w:val="008612C9"/>
    <w:rsid w:val="0086133C"/>
    <w:rsid w:val="00862C5E"/>
    <w:rsid w:val="00864D00"/>
    <w:rsid w:val="0087178C"/>
    <w:rsid w:val="00873B6A"/>
    <w:rsid w:val="008747B6"/>
    <w:rsid w:val="00880BD6"/>
    <w:rsid w:val="00884CEC"/>
    <w:rsid w:val="00891493"/>
    <w:rsid w:val="00891B2E"/>
    <w:rsid w:val="008923DD"/>
    <w:rsid w:val="00895E17"/>
    <w:rsid w:val="0089662D"/>
    <w:rsid w:val="008A0132"/>
    <w:rsid w:val="008A0AB5"/>
    <w:rsid w:val="008A0B62"/>
    <w:rsid w:val="008A0C3D"/>
    <w:rsid w:val="008A23A0"/>
    <w:rsid w:val="008A57A2"/>
    <w:rsid w:val="008B143B"/>
    <w:rsid w:val="008B39E7"/>
    <w:rsid w:val="008B3D0D"/>
    <w:rsid w:val="008B4948"/>
    <w:rsid w:val="008B719F"/>
    <w:rsid w:val="008B7411"/>
    <w:rsid w:val="008C1E0F"/>
    <w:rsid w:val="008C31C1"/>
    <w:rsid w:val="008C35D2"/>
    <w:rsid w:val="008C6A8C"/>
    <w:rsid w:val="008D3CDB"/>
    <w:rsid w:val="008D44BC"/>
    <w:rsid w:val="008D4BBB"/>
    <w:rsid w:val="008E18C1"/>
    <w:rsid w:val="008E4256"/>
    <w:rsid w:val="008F49FC"/>
    <w:rsid w:val="008F6EB1"/>
    <w:rsid w:val="008F757A"/>
    <w:rsid w:val="00900EC0"/>
    <w:rsid w:val="00901242"/>
    <w:rsid w:val="00901B44"/>
    <w:rsid w:val="00902C8F"/>
    <w:rsid w:val="00905BAD"/>
    <w:rsid w:val="00906E36"/>
    <w:rsid w:val="00907936"/>
    <w:rsid w:val="00907EC0"/>
    <w:rsid w:val="00907FC4"/>
    <w:rsid w:val="00914DDB"/>
    <w:rsid w:val="00915DEA"/>
    <w:rsid w:val="00916700"/>
    <w:rsid w:val="00921437"/>
    <w:rsid w:val="009308A8"/>
    <w:rsid w:val="0093136F"/>
    <w:rsid w:val="0093536E"/>
    <w:rsid w:val="00936C10"/>
    <w:rsid w:val="0094000E"/>
    <w:rsid w:val="00940F1D"/>
    <w:rsid w:val="009454BB"/>
    <w:rsid w:val="00955704"/>
    <w:rsid w:val="0095715D"/>
    <w:rsid w:val="00957FA9"/>
    <w:rsid w:val="00961F55"/>
    <w:rsid w:val="00962ADC"/>
    <w:rsid w:val="0096318B"/>
    <w:rsid w:val="00964BD6"/>
    <w:rsid w:val="0096512E"/>
    <w:rsid w:val="00965574"/>
    <w:rsid w:val="009662B1"/>
    <w:rsid w:val="00970D15"/>
    <w:rsid w:val="00975D51"/>
    <w:rsid w:val="00977993"/>
    <w:rsid w:val="00980620"/>
    <w:rsid w:val="009854D6"/>
    <w:rsid w:val="009855CF"/>
    <w:rsid w:val="00986C16"/>
    <w:rsid w:val="00993B12"/>
    <w:rsid w:val="00994750"/>
    <w:rsid w:val="009A13C9"/>
    <w:rsid w:val="009A316A"/>
    <w:rsid w:val="009A3542"/>
    <w:rsid w:val="009A38BD"/>
    <w:rsid w:val="009A4E0C"/>
    <w:rsid w:val="009A51A6"/>
    <w:rsid w:val="009A569E"/>
    <w:rsid w:val="009A738B"/>
    <w:rsid w:val="009B03E2"/>
    <w:rsid w:val="009B048C"/>
    <w:rsid w:val="009B13CC"/>
    <w:rsid w:val="009B4FB2"/>
    <w:rsid w:val="009B61C1"/>
    <w:rsid w:val="009B7090"/>
    <w:rsid w:val="009B78C7"/>
    <w:rsid w:val="009C2810"/>
    <w:rsid w:val="009C2B27"/>
    <w:rsid w:val="009C4669"/>
    <w:rsid w:val="009C4C92"/>
    <w:rsid w:val="009C5504"/>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A054B3"/>
    <w:rsid w:val="00A05F0C"/>
    <w:rsid w:val="00A06268"/>
    <w:rsid w:val="00A07173"/>
    <w:rsid w:val="00A122FC"/>
    <w:rsid w:val="00A137D2"/>
    <w:rsid w:val="00A17A4A"/>
    <w:rsid w:val="00A17AA8"/>
    <w:rsid w:val="00A2107C"/>
    <w:rsid w:val="00A226DB"/>
    <w:rsid w:val="00A23E00"/>
    <w:rsid w:val="00A27F8E"/>
    <w:rsid w:val="00A30184"/>
    <w:rsid w:val="00A304C0"/>
    <w:rsid w:val="00A33BDA"/>
    <w:rsid w:val="00A37A67"/>
    <w:rsid w:val="00A43992"/>
    <w:rsid w:val="00A44107"/>
    <w:rsid w:val="00A466A3"/>
    <w:rsid w:val="00A4678A"/>
    <w:rsid w:val="00A50CCB"/>
    <w:rsid w:val="00A51C2F"/>
    <w:rsid w:val="00A52371"/>
    <w:rsid w:val="00A5512B"/>
    <w:rsid w:val="00A556E1"/>
    <w:rsid w:val="00A55A9A"/>
    <w:rsid w:val="00A600C7"/>
    <w:rsid w:val="00A60C6C"/>
    <w:rsid w:val="00A61DDF"/>
    <w:rsid w:val="00A6511B"/>
    <w:rsid w:val="00A65185"/>
    <w:rsid w:val="00A66F51"/>
    <w:rsid w:val="00A67700"/>
    <w:rsid w:val="00A71477"/>
    <w:rsid w:val="00A75E67"/>
    <w:rsid w:val="00A75FD5"/>
    <w:rsid w:val="00A76396"/>
    <w:rsid w:val="00A76D45"/>
    <w:rsid w:val="00A83DB6"/>
    <w:rsid w:val="00A8534F"/>
    <w:rsid w:val="00A86DB9"/>
    <w:rsid w:val="00A87247"/>
    <w:rsid w:val="00A87351"/>
    <w:rsid w:val="00A87479"/>
    <w:rsid w:val="00A87D27"/>
    <w:rsid w:val="00A908E7"/>
    <w:rsid w:val="00A917A9"/>
    <w:rsid w:val="00A941EB"/>
    <w:rsid w:val="00A961A7"/>
    <w:rsid w:val="00AA325B"/>
    <w:rsid w:val="00AA3C88"/>
    <w:rsid w:val="00AA47FC"/>
    <w:rsid w:val="00AA5E29"/>
    <w:rsid w:val="00AA61A4"/>
    <w:rsid w:val="00AB1575"/>
    <w:rsid w:val="00AB261A"/>
    <w:rsid w:val="00AC298B"/>
    <w:rsid w:val="00AC2E30"/>
    <w:rsid w:val="00AC3136"/>
    <w:rsid w:val="00AC3335"/>
    <w:rsid w:val="00AC4A6F"/>
    <w:rsid w:val="00AC4D3C"/>
    <w:rsid w:val="00AC7550"/>
    <w:rsid w:val="00AC7AE1"/>
    <w:rsid w:val="00AD06E4"/>
    <w:rsid w:val="00AD2E56"/>
    <w:rsid w:val="00AD5754"/>
    <w:rsid w:val="00AD784B"/>
    <w:rsid w:val="00AE370B"/>
    <w:rsid w:val="00AE6C4C"/>
    <w:rsid w:val="00AE6D2C"/>
    <w:rsid w:val="00AE7532"/>
    <w:rsid w:val="00AF1B31"/>
    <w:rsid w:val="00AF5928"/>
    <w:rsid w:val="00B034A5"/>
    <w:rsid w:val="00B03871"/>
    <w:rsid w:val="00B045AF"/>
    <w:rsid w:val="00B046D2"/>
    <w:rsid w:val="00B05995"/>
    <w:rsid w:val="00B0729F"/>
    <w:rsid w:val="00B1260C"/>
    <w:rsid w:val="00B1290C"/>
    <w:rsid w:val="00B13FD1"/>
    <w:rsid w:val="00B1400C"/>
    <w:rsid w:val="00B15158"/>
    <w:rsid w:val="00B2075D"/>
    <w:rsid w:val="00B22963"/>
    <w:rsid w:val="00B24313"/>
    <w:rsid w:val="00B248F7"/>
    <w:rsid w:val="00B264EF"/>
    <w:rsid w:val="00B268F8"/>
    <w:rsid w:val="00B26A05"/>
    <w:rsid w:val="00B33EF6"/>
    <w:rsid w:val="00B345DD"/>
    <w:rsid w:val="00B43705"/>
    <w:rsid w:val="00B440D5"/>
    <w:rsid w:val="00B469E6"/>
    <w:rsid w:val="00B47DF2"/>
    <w:rsid w:val="00B500EF"/>
    <w:rsid w:val="00B505A5"/>
    <w:rsid w:val="00B51A5E"/>
    <w:rsid w:val="00B55E42"/>
    <w:rsid w:val="00B5665B"/>
    <w:rsid w:val="00B66B20"/>
    <w:rsid w:val="00B709CF"/>
    <w:rsid w:val="00B72BFE"/>
    <w:rsid w:val="00B736D8"/>
    <w:rsid w:val="00B745DB"/>
    <w:rsid w:val="00B75C8F"/>
    <w:rsid w:val="00B76B15"/>
    <w:rsid w:val="00B81F35"/>
    <w:rsid w:val="00B82404"/>
    <w:rsid w:val="00B86693"/>
    <w:rsid w:val="00B87108"/>
    <w:rsid w:val="00B9225B"/>
    <w:rsid w:val="00B92F39"/>
    <w:rsid w:val="00B938E3"/>
    <w:rsid w:val="00B9562E"/>
    <w:rsid w:val="00B965D3"/>
    <w:rsid w:val="00B97E64"/>
    <w:rsid w:val="00BA0272"/>
    <w:rsid w:val="00BA37A0"/>
    <w:rsid w:val="00BA7065"/>
    <w:rsid w:val="00BA7558"/>
    <w:rsid w:val="00BB2876"/>
    <w:rsid w:val="00BB66CC"/>
    <w:rsid w:val="00BC77BA"/>
    <w:rsid w:val="00BD02F4"/>
    <w:rsid w:val="00BD0BB5"/>
    <w:rsid w:val="00BD1CD4"/>
    <w:rsid w:val="00BE00D9"/>
    <w:rsid w:val="00BE15B2"/>
    <w:rsid w:val="00BE496A"/>
    <w:rsid w:val="00BE5EA6"/>
    <w:rsid w:val="00BF14E5"/>
    <w:rsid w:val="00BF1A9F"/>
    <w:rsid w:val="00BF2314"/>
    <w:rsid w:val="00BF4D5F"/>
    <w:rsid w:val="00BF59FC"/>
    <w:rsid w:val="00BF6BEC"/>
    <w:rsid w:val="00C00084"/>
    <w:rsid w:val="00C00861"/>
    <w:rsid w:val="00C0172B"/>
    <w:rsid w:val="00C02988"/>
    <w:rsid w:val="00C02E94"/>
    <w:rsid w:val="00C0520D"/>
    <w:rsid w:val="00C13339"/>
    <w:rsid w:val="00C206F3"/>
    <w:rsid w:val="00C322EE"/>
    <w:rsid w:val="00C42B45"/>
    <w:rsid w:val="00C42BFD"/>
    <w:rsid w:val="00C46156"/>
    <w:rsid w:val="00C47738"/>
    <w:rsid w:val="00C53329"/>
    <w:rsid w:val="00C5473B"/>
    <w:rsid w:val="00C60A40"/>
    <w:rsid w:val="00C6170D"/>
    <w:rsid w:val="00C73D87"/>
    <w:rsid w:val="00C73FB6"/>
    <w:rsid w:val="00C753D4"/>
    <w:rsid w:val="00C76C8C"/>
    <w:rsid w:val="00C82461"/>
    <w:rsid w:val="00C828CB"/>
    <w:rsid w:val="00C8483D"/>
    <w:rsid w:val="00C84DF3"/>
    <w:rsid w:val="00C90CB4"/>
    <w:rsid w:val="00C95B40"/>
    <w:rsid w:val="00C97ADE"/>
    <w:rsid w:val="00CA1728"/>
    <w:rsid w:val="00CA2DDD"/>
    <w:rsid w:val="00CA2EF2"/>
    <w:rsid w:val="00CA46E2"/>
    <w:rsid w:val="00CB2F08"/>
    <w:rsid w:val="00CB3C02"/>
    <w:rsid w:val="00CB4AF2"/>
    <w:rsid w:val="00CC23ED"/>
    <w:rsid w:val="00CC30AA"/>
    <w:rsid w:val="00CC5A9B"/>
    <w:rsid w:val="00CC7861"/>
    <w:rsid w:val="00CD2AA2"/>
    <w:rsid w:val="00CD2CA7"/>
    <w:rsid w:val="00CD3679"/>
    <w:rsid w:val="00CE1EBB"/>
    <w:rsid w:val="00CE2B97"/>
    <w:rsid w:val="00CE2F25"/>
    <w:rsid w:val="00CE5686"/>
    <w:rsid w:val="00CF0394"/>
    <w:rsid w:val="00CF161D"/>
    <w:rsid w:val="00CF2123"/>
    <w:rsid w:val="00CF5BAD"/>
    <w:rsid w:val="00CF664B"/>
    <w:rsid w:val="00CF6841"/>
    <w:rsid w:val="00D00F7B"/>
    <w:rsid w:val="00D01942"/>
    <w:rsid w:val="00D02AB5"/>
    <w:rsid w:val="00D03325"/>
    <w:rsid w:val="00D049AF"/>
    <w:rsid w:val="00D056B2"/>
    <w:rsid w:val="00D06781"/>
    <w:rsid w:val="00D07353"/>
    <w:rsid w:val="00D122E5"/>
    <w:rsid w:val="00D17C58"/>
    <w:rsid w:val="00D17FB8"/>
    <w:rsid w:val="00D20ABB"/>
    <w:rsid w:val="00D30CF4"/>
    <w:rsid w:val="00D320E5"/>
    <w:rsid w:val="00D37059"/>
    <w:rsid w:val="00D37C8E"/>
    <w:rsid w:val="00D42D68"/>
    <w:rsid w:val="00D43D2A"/>
    <w:rsid w:val="00D44C59"/>
    <w:rsid w:val="00D506F9"/>
    <w:rsid w:val="00D50E94"/>
    <w:rsid w:val="00D57166"/>
    <w:rsid w:val="00D60E3A"/>
    <w:rsid w:val="00D63559"/>
    <w:rsid w:val="00D64EAF"/>
    <w:rsid w:val="00D70577"/>
    <w:rsid w:val="00D709DD"/>
    <w:rsid w:val="00D71358"/>
    <w:rsid w:val="00D72BC4"/>
    <w:rsid w:val="00D76B6E"/>
    <w:rsid w:val="00D770DC"/>
    <w:rsid w:val="00D805AB"/>
    <w:rsid w:val="00D84287"/>
    <w:rsid w:val="00D842B1"/>
    <w:rsid w:val="00D86583"/>
    <w:rsid w:val="00D9083C"/>
    <w:rsid w:val="00D97CD1"/>
    <w:rsid w:val="00D97DE4"/>
    <w:rsid w:val="00DA248C"/>
    <w:rsid w:val="00DA69C5"/>
    <w:rsid w:val="00DB224C"/>
    <w:rsid w:val="00DB28E8"/>
    <w:rsid w:val="00DB798B"/>
    <w:rsid w:val="00DC0483"/>
    <w:rsid w:val="00DC1341"/>
    <w:rsid w:val="00DC505C"/>
    <w:rsid w:val="00DC5A26"/>
    <w:rsid w:val="00DC5E3B"/>
    <w:rsid w:val="00DC5EDA"/>
    <w:rsid w:val="00DC79B7"/>
    <w:rsid w:val="00DC7E43"/>
    <w:rsid w:val="00DD06FB"/>
    <w:rsid w:val="00DD21F2"/>
    <w:rsid w:val="00DD3C77"/>
    <w:rsid w:val="00DD716A"/>
    <w:rsid w:val="00DD7BB8"/>
    <w:rsid w:val="00DE0C91"/>
    <w:rsid w:val="00DE42D8"/>
    <w:rsid w:val="00DF0E3A"/>
    <w:rsid w:val="00DF22F7"/>
    <w:rsid w:val="00DF26F5"/>
    <w:rsid w:val="00DF5BDB"/>
    <w:rsid w:val="00DF63D3"/>
    <w:rsid w:val="00E02EE4"/>
    <w:rsid w:val="00E06B35"/>
    <w:rsid w:val="00E06F7E"/>
    <w:rsid w:val="00E074C5"/>
    <w:rsid w:val="00E128A2"/>
    <w:rsid w:val="00E1299C"/>
    <w:rsid w:val="00E136C8"/>
    <w:rsid w:val="00E1728E"/>
    <w:rsid w:val="00E20ED6"/>
    <w:rsid w:val="00E23756"/>
    <w:rsid w:val="00E25D6B"/>
    <w:rsid w:val="00E26C5F"/>
    <w:rsid w:val="00E354ED"/>
    <w:rsid w:val="00E40C82"/>
    <w:rsid w:val="00E42991"/>
    <w:rsid w:val="00E550B0"/>
    <w:rsid w:val="00E55A66"/>
    <w:rsid w:val="00E567BA"/>
    <w:rsid w:val="00E6468C"/>
    <w:rsid w:val="00E70499"/>
    <w:rsid w:val="00E7163B"/>
    <w:rsid w:val="00E71651"/>
    <w:rsid w:val="00E71CBE"/>
    <w:rsid w:val="00E72AF5"/>
    <w:rsid w:val="00E730AF"/>
    <w:rsid w:val="00E76971"/>
    <w:rsid w:val="00E773B1"/>
    <w:rsid w:val="00E77B25"/>
    <w:rsid w:val="00E81EE0"/>
    <w:rsid w:val="00E877AE"/>
    <w:rsid w:val="00E91963"/>
    <w:rsid w:val="00E93134"/>
    <w:rsid w:val="00E932E1"/>
    <w:rsid w:val="00E94B7C"/>
    <w:rsid w:val="00E95BD2"/>
    <w:rsid w:val="00E960A2"/>
    <w:rsid w:val="00E9781E"/>
    <w:rsid w:val="00EA0476"/>
    <w:rsid w:val="00EA2819"/>
    <w:rsid w:val="00EA2B92"/>
    <w:rsid w:val="00EB317A"/>
    <w:rsid w:val="00EB3E10"/>
    <w:rsid w:val="00EB5AE4"/>
    <w:rsid w:val="00EB7C58"/>
    <w:rsid w:val="00EC2E7C"/>
    <w:rsid w:val="00EC3C87"/>
    <w:rsid w:val="00EC4392"/>
    <w:rsid w:val="00ED1F9D"/>
    <w:rsid w:val="00ED3648"/>
    <w:rsid w:val="00EE2BAE"/>
    <w:rsid w:val="00EE7CF8"/>
    <w:rsid w:val="00EF6756"/>
    <w:rsid w:val="00EF7119"/>
    <w:rsid w:val="00F01A9C"/>
    <w:rsid w:val="00F02144"/>
    <w:rsid w:val="00F02267"/>
    <w:rsid w:val="00F02B74"/>
    <w:rsid w:val="00F03040"/>
    <w:rsid w:val="00F06031"/>
    <w:rsid w:val="00F072DF"/>
    <w:rsid w:val="00F07AAD"/>
    <w:rsid w:val="00F117ED"/>
    <w:rsid w:val="00F11D3B"/>
    <w:rsid w:val="00F140B1"/>
    <w:rsid w:val="00F163AE"/>
    <w:rsid w:val="00F16903"/>
    <w:rsid w:val="00F20713"/>
    <w:rsid w:val="00F20D1A"/>
    <w:rsid w:val="00F233E3"/>
    <w:rsid w:val="00F259B5"/>
    <w:rsid w:val="00F27575"/>
    <w:rsid w:val="00F32597"/>
    <w:rsid w:val="00F349BC"/>
    <w:rsid w:val="00F34CC7"/>
    <w:rsid w:val="00F3506D"/>
    <w:rsid w:val="00F373AB"/>
    <w:rsid w:val="00F428A9"/>
    <w:rsid w:val="00F443BF"/>
    <w:rsid w:val="00F44C35"/>
    <w:rsid w:val="00F45F44"/>
    <w:rsid w:val="00F46662"/>
    <w:rsid w:val="00F4735F"/>
    <w:rsid w:val="00F476A3"/>
    <w:rsid w:val="00F53F57"/>
    <w:rsid w:val="00F54B30"/>
    <w:rsid w:val="00F550D3"/>
    <w:rsid w:val="00F5659D"/>
    <w:rsid w:val="00F569E4"/>
    <w:rsid w:val="00F609B1"/>
    <w:rsid w:val="00F6331C"/>
    <w:rsid w:val="00F646BE"/>
    <w:rsid w:val="00F64E2C"/>
    <w:rsid w:val="00F75704"/>
    <w:rsid w:val="00F7590E"/>
    <w:rsid w:val="00F765B5"/>
    <w:rsid w:val="00F81C9C"/>
    <w:rsid w:val="00F8379A"/>
    <w:rsid w:val="00F83855"/>
    <w:rsid w:val="00F90829"/>
    <w:rsid w:val="00F9521C"/>
    <w:rsid w:val="00F95D12"/>
    <w:rsid w:val="00FA0B7E"/>
    <w:rsid w:val="00FA1315"/>
    <w:rsid w:val="00FA2939"/>
    <w:rsid w:val="00FA423C"/>
    <w:rsid w:val="00FA6882"/>
    <w:rsid w:val="00FA7CE5"/>
    <w:rsid w:val="00FB0673"/>
    <w:rsid w:val="00FB776B"/>
    <w:rsid w:val="00FC0D4C"/>
    <w:rsid w:val="00FC22B7"/>
    <w:rsid w:val="00FC4146"/>
    <w:rsid w:val="00FC4405"/>
    <w:rsid w:val="00FD005D"/>
    <w:rsid w:val="00FD16D1"/>
    <w:rsid w:val="00FD19B3"/>
    <w:rsid w:val="00FD1A59"/>
    <w:rsid w:val="00FD28FD"/>
    <w:rsid w:val="00FD2C28"/>
    <w:rsid w:val="00FD330C"/>
    <w:rsid w:val="00FD4AE5"/>
    <w:rsid w:val="00FD643A"/>
    <w:rsid w:val="00FE14FC"/>
    <w:rsid w:val="00FE2EE0"/>
    <w:rsid w:val="00FE2F50"/>
    <w:rsid w:val="00FE7D70"/>
    <w:rsid w:val="00FF0FCD"/>
    <w:rsid w:val="00FF138F"/>
    <w:rsid w:val="00FF1AE3"/>
    <w:rsid w:val="00FF20BF"/>
    <w:rsid w:val="00FF37CF"/>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FF5"/>
  </w:style>
  <w:style w:type="paragraph" w:styleId="Heading1">
    <w:name w:val="heading 1"/>
    <w:aliases w:val="My Heading 1"/>
    <w:basedOn w:val="Normal"/>
    <w:next w:val="Normal"/>
    <w:link w:val="Heading1Char"/>
    <w:uiPriority w:val="9"/>
    <w:qFormat/>
    <w:rsid w:val="00A83D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rsid w:val="00A83DB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0.jpeg"/><Relationship Id="rId18" Type="http://schemas.openxmlformats.org/officeDocument/2006/relationships/hyperlink" Target="https://doi.org/10.1007/978-1-4612-2290-3_2"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s://bigladdersoftware.com/epx/docs/8-5/input-output-reference/group-airflow-network.html" TargetMode="External"/><Relationship Id="rId2" Type="http://schemas.openxmlformats.org/officeDocument/2006/relationships/numbering" Target="numbering.xml"/><Relationship Id="rId16" Type="http://schemas.openxmlformats.org/officeDocument/2006/relationships/hyperlink" Target="http://www.urbanobservatory.ac.uk/" TargetMode="External"/><Relationship Id="rId20" Type="http://schemas.openxmlformats.org/officeDocument/2006/relationships/hyperlink" Target="https://doi.org/10.1080/00401706.2019.169269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ofgem.gov.uk/gas/retail-market/monitoring-data-and-statistics/typical-domestic-consumption-values" TargetMode="External"/><Relationship Id="rId23" Type="http://schemas.microsoft.com/office/2011/relationships/people" Target="people.xml"/><Relationship Id="rId10" Type="http://schemas.openxmlformats.org/officeDocument/2006/relationships/image" Target="media/image1.jpg"/><Relationship Id="rId19" Type="http://schemas.openxmlformats.org/officeDocument/2006/relationships/hyperlink" Target="https://doi.org/10.1198/TECH.2009.0804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61384-3674-4A70-BDAC-242BE3B96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5</TotalTime>
  <Pages>18</Pages>
  <Words>12534</Words>
  <Characters>71447</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388</cp:revision>
  <cp:lastPrinted>2019-11-12T12:25:00Z</cp:lastPrinted>
  <dcterms:created xsi:type="dcterms:W3CDTF">2020-05-13T09:36:00Z</dcterms:created>
  <dcterms:modified xsi:type="dcterms:W3CDTF">2021-11-23T20:13:00Z</dcterms:modified>
</cp:coreProperties>
</file>